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194 of 200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77777777"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sorb nutrients,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6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concentrations varied with seasonal tourist activity and proximity to decentralized sewage treatment. These same locations were associated with increased chlorophyte abundance, higher quality stoichiometric nutrition, yet lower quality omega-3 polyunsaturated fatty acids. 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2B34F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lutants in wastewater released from lakeside developments are a common human disturbance that can alter biological communities and reshape food webs. In particular, nutrients, such as nitrogen and phosphorus, with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w:t>
      </w:r>
      <w:r w:rsidR="000272DC">
        <w:rPr>
          <w:rFonts w:ascii="Times New Roman" w:eastAsia="Times New Roman" w:hAnsi="Times New Roman" w:cs="Times New Roman"/>
          <w:sz w:val="24"/>
          <w:szCs w:val="24"/>
        </w:rPr>
        <w:t xml:space="preserve">nutritional </w:t>
      </w:r>
      <w:r w:rsidR="007969ED">
        <w:rPr>
          <w:rFonts w:ascii="Times New Roman" w:eastAsia="Times New Roman" w:hAnsi="Times New Roman" w:cs="Times New Roman"/>
          <w:sz w:val="24"/>
          <w:szCs w:val="24"/>
        </w:rPr>
        <w:t xml:space="preserve">consequences for higher trophic level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xXpNfcun","properties":{"formattedCitation":"(Galloway and Winder 2015)","plainCitation":"(Galloway and Winder 2015)","noteIndex":0},"citationItems":[{"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Galloway and Winder 2015)</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rg2aFjxg","properties":{"formattedCitation":"(Hohner et al. 2016)","plainCitation":"(Hohner et al. 2016)","noteIndex":0},"citationItems":[{"id":3707,"uris":["http://zotero.org/users/2645460/items/XUEYSIE3"],"uri":["http://zotero.org/users/2645460/items/XUEYSIE3"],"itemData":{"id":3707,"type":"article-journal","abstract":"Wildfires can greatly alter the vegetation, soils, and hydrologic processes of watersheds serving as drinking water supplies, which may negatively influence source water quality and treatment. To address wildfire impacts on treatment, a drinking water intake below a burned watershed and an upstream, unburned reference site were monitored following the High Park wildfire (2012) in the Cache la Poudre watershed of northern Colorado, USA. Turbidity, nutrients, dissolved organic matter (DOM) character, coagulation treatability, and disinfection byproduct formation were evaluated and compared to pre-fire data. Post-fire paired spatial differences between the treatment plant intake and reference site for turbidity, nitrogen, and phosphorus increased by an order of magnitude compared to pre-fire differences. Fluorescence index (FI) values were significantly higher at the intake compared to the reference site (Δ = 0.04), and higher than pre-fire years, suggesting the wildfire altered the DOM character of the river. Total trihalomethane (TTHM) and haloacetonitrile (HAN4) formation at the intake were 10.1 μg L−1 and 0.91 μg L−1 higher than the reference site. Post-fire water was amenable to conventional treatment at a 10 mg L−1 higher average alum dose than reference samples. The intake was also monitored following rainstorms. Post-rainstorm samples showed the maximum observed FI values (1.52), HAN4 (3.4 μg mgC−1) and chloropicrin formation yields (3.6 μg mgC−1), whereas TTHM and haloacetic acid yields were not elevated. Several post-rainstorm samples presented treatment challenges, and even at high alum doses (65 mg L−1), showed minimal dissolved organic carbon removal (&lt;10%). The degraded water quality of the post-rainstorm samples is likely attributed to the combined effects of runoff from precipitation and greater erosion following wildfire. Wildfire impacts cannot be separated from rainfall effects due to the lack of post-rainstorm samples from the reference site. Results suggest for this study region, wildfire may have consequences for influent water quality, coagulant dosing, and DBP speciation.","container-title":"Water Research","DOI":"10.1016/j.watres.2016.08.034","ISSN":"0043-1354","journalAbbreviation":"Water Research","language":"en","page":"187-198","source":"ScienceDirect","title":"Drinking water treatment response following a Colorado wildfire","volume":"105","author":[{"family":"Hohner","given":"Amanda K."},{"family":"Cawley","given":"Kaelin"},{"family":"Oropeza","given":"Jill"},{"family":"Summers","given":"R. Scott"},{"family":"Rosario-Ortiz","given":"Fernando L."}],"issued":{"date-parts":[["2016",11,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Hohner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Tbo6p0Bf","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into aquatic systems, potentially obfuscating clear sewage signals. In addition to the nutrients stemming from non-anthropogenic sources,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an scour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8E2162">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proofErr w:type="spellStart"/>
      <w:r w:rsidR="008E2162" w:rsidRPr="008E2162">
        <w:rPr>
          <w:rFonts w:ascii="Times New Roman" w:hAnsi="Times New Roman" w:cs="Times New Roman"/>
          <w:sz w:val="24"/>
        </w:rPr>
        <w:t>Hadwen</w:t>
      </w:r>
      <w:proofErr w:type="spellEnd"/>
      <w:r w:rsidR="008E2162" w:rsidRPr="008E2162">
        <w:rPr>
          <w:rFonts w:ascii="Times New Roman" w:hAnsi="Times New Roman" w:cs="Times New Roman"/>
          <w:sz w:val="24"/>
        </w:rPr>
        <w:t xml:space="preserve">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217890B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Unlike nutrients within sewage, PPCPs tend not to be actively removed from the water column by biota, although certain alg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mOnppJ1O","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Bai and Acharya 2017)</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imal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Txe64EpG","properties":{"formattedCitation":"(Meador et al. 2016; Arnnok et al. 2017; Richmond et al. 2018)","plainCitation":"(Meador et al. 2016; Arnnok et al. 2017;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ador et al. 2016; Arnnok et al. 2017; Richmond et al. 2018)</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xa can uptake certain PPCPs from a mixture. Because PPCPs tend not to be actively accumulated by biota, their concentrations </w:t>
      </w:r>
      <w:r w:rsidR="008E2162">
        <w:rPr>
          <w:rFonts w:ascii="Times New Roman" w:eastAsia="Times New Roman" w:hAnsi="Times New Roman" w:cs="Times New Roman"/>
          <w:sz w:val="24"/>
          <w:szCs w:val="24"/>
        </w:rPr>
        <w:t xml:space="preserve">within the water column </w:t>
      </w:r>
      <w:r>
        <w:rPr>
          <w:rFonts w:ascii="Times New Roman" w:eastAsia="Times New Roman" w:hAnsi="Times New Roman" w:cs="Times New Roman"/>
          <w:sz w:val="24"/>
          <w:szCs w:val="24"/>
        </w:rPr>
        <w:t>tend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PPCPs, microbial and bacterial biomarkers, such as branched- and odd-chain fatty acids, can be useful for defining </w:t>
      </w:r>
      <w:r w:rsidR="004D6200">
        <w:rPr>
          <w:rFonts w:ascii="Times New Roman" w:eastAsia="Times New Roman" w:hAnsi="Times New Roman" w:cs="Times New Roman"/>
          <w:sz w:val="24"/>
          <w:szCs w:val="24"/>
        </w:rPr>
        <w:t xml:space="preserve">areas and moments 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non-sewage sources. However, tracking changes in relative bacterial abundance can be a reliable indicator of spatial patterns in sewage loadings</w:t>
      </w:r>
      <w:r w:rsidR="004D6200">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UVZntYjO","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Timoshkin et al. 2016)</w:t>
      </w:r>
      <w:r w:rsidR="004D6200">
        <w:rPr>
          <w:rFonts w:ascii="Times New Roman" w:eastAsia="Times New Roman" w:hAnsi="Times New Roman" w:cs="Times New Roman"/>
          <w:sz w:val="24"/>
          <w:szCs w:val="24"/>
        </w:rPr>
        <w:fldChar w:fldCharType="end"/>
      </w:r>
      <w:r w:rsidR="0067224E">
        <w:rPr>
          <w:rFonts w:ascii="Times New Roman" w:eastAsia="Times New Roman" w:hAnsi="Times New Roman" w:cs="Times New Roman"/>
          <w:sz w:val="24"/>
          <w:szCs w:val="24"/>
        </w:rPr>
        <w:t>, where locations and timepoints with higher bacterial biomarkers would be more associated with sewage inputs</w:t>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t>Perhaps more powerful</w:t>
      </w:r>
      <w:r>
        <w:rPr>
          <w:rFonts w:ascii="Times New Roman" w:eastAsia="Times New Roman" w:hAnsi="Times New Roman" w:cs="Times New Roman"/>
          <w:sz w:val="24"/>
          <w:szCs w:val="24"/>
        </w:rPr>
        <w:t>, co-located PPCP and bacterial biomarker measurements can be use</w:t>
      </w:r>
      <w:r w:rsidR="0067224E">
        <w:rPr>
          <w:rFonts w:ascii="Times New Roman" w:eastAsia="Times New Roman" w:hAnsi="Times New Roman" w:cs="Times New Roman"/>
          <w:sz w:val="24"/>
          <w:szCs w:val="24"/>
        </w:rPr>
        <w:t>ful</w:t>
      </w:r>
      <w:r>
        <w:rPr>
          <w:rFonts w:ascii="Times New Roman" w:eastAsia="Times New Roman" w:hAnsi="Times New Roman" w:cs="Times New Roman"/>
          <w:sz w:val="24"/>
          <w:szCs w:val="24"/>
        </w:rPr>
        <w:t xml:space="preserve"> to </w:t>
      </w:r>
      <w:r w:rsidR="0067224E">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infer </w:t>
      </w:r>
      <w:r w:rsidR="0067224E">
        <w:rPr>
          <w:rFonts w:ascii="Times New Roman" w:eastAsia="Times New Roman" w:hAnsi="Times New Roman" w:cs="Times New Roman"/>
          <w:sz w:val="24"/>
          <w:szCs w:val="24"/>
        </w:rPr>
        <w:t xml:space="preserve">and support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3CD0E26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vious syntheses have demonstrated that increased chlorophyte abundance over the course of summertime </w:t>
      </w:r>
      <w:r>
        <w:rPr>
          <w:rFonts w:ascii="Times New Roman" w:eastAsia="Times New Roman" w:hAnsi="Times New Roman" w:cs="Times New Roman"/>
          <w:sz w:val="24"/>
          <w:szCs w:val="24"/>
        </w:rPr>
        <w:lastRenderedPageBreak/>
        <w:t>succession is a regularly occurring phenomenon in oligotrophic systems, where chlorophytes increase in abundance over the growing season and then eventually decrease relative to diatoms and cyanobacteria</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Sommer et al. 1986, 2012)</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chlorophyte taxa. In the case of sustained wastewater inputs, 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WbjVSrZB","properties":{"formattedCitation":"(Timoshkin et al. 2016; Volkova et al. 2018; Ozersky et al. 2018)","plainCitation":"(Timoshkin et al. 2016; Volkova et al. 2018; Ozersky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Timoshkin et al. 2016; Volkova et al. 2018; Ozersky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likely due to their increased efficiency at</w:t>
      </w:r>
      <w:r>
        <w:rPr>
          <w:rFonts w:ascii="Times New Roman" w:eastAsia="Times New Roman" w:hAnsi="Times New Roman" w:cs="Times New Roman"/>
          <w:sz w:val="24"/>
          <w:szCs w:val="24"/>
        </w:rPr>
        <w:t xml:space="preserve"> removing nutrients fr</w:t>
      </w:r>
      <w:r w:rsidR="00EE47E0">
        <w:rPr>
          <w:rFonts w:ascii="Times New Roman" w:eastAsia="Times New Roman" w:hAnsi="Times New Roman" w:cs="Times New Roman"/>
          <w:sz w:val="24"/>
          <w:szCs w:val="24"/>
        </w:rPr>
        <w:t>o</w:t>
      </w:r>
      <w:r>
        <w:rPr>
          <w:rFonts w:ascii="Times New Roman" w:eastAsia="Times New Roman" w:hAnsi="Times New Roman" w:cs="Times New Roman"/>
          <w:sz w:val="24"/>
          <w:szCs w:val="24"/>
        </w:rPr>
        <w:t>m the water column</w:t>
      </w:r>
      <w:r w:rsidR="00EE47E0">
        <w:rPr>
          <w:rFonts w:ascii="Times New Roman" w:eastAsia="Times New Roman" w:hAnsi="Times New Roman" w:cs="Times New Roman"/>
          <w:sz w:val="24"/>
          <w:szCs w:val="24"/>
        </w:rPr>
        <w:t xml:space="preserve"> relative to diatoms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3QnRdlhG","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Rosenberger et al. 2008; Oleksy et al. 2020)</w:t>
      </w:r>
      <w:r w:rsidR="00EE4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punctuated 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both in response to nutrient inputs and as part of successional phenology</w:t>
      </w:r>
      <w:r>
        <w:rPr>
          <w:rFonts w:ascii="Times New Roman" w:eastAsia="Times New Roman" w:hAnsi="Times New Roman" w:cs="Times New Roman"/>
          <w:sz w:val="24"/>
          <w:szCs w:val="24"/>
        </w:rPr>
        <w:t>, but then become displaced by other taxa as the community undergoes succession</w:t>
      </w:r>
      <w:r w:rsidR="00EE47E0">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WdNqnEDq","properties":{"formattedCitation":"(McCormick and Stevenson 1991; Azim et al. 2005)","plainCitation":"(McCormick and Stevenson 1991;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McCormick and Stevenson 1991; Azim et al. 2005)</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3DDB15B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community compositional shifts, nutrients from wastewater can influence nutritional quality of the periphyton, </w:t>
      </w:r>
      <w:r w:rsidR="004D6200">
        <w:rPr>
          <w:rFonts w:ascii="Times New Roman" w:eastAsia="Times New Roman" w:hAnsi="Times New Roman" w:cs="Times New Roman"/>
          <w:sz w:val="24"/>
          <w:szCs w:val="24"/>
        </w:rPr>
        <w:t>posing</w:t>
      </w:r>
      <w:r>
        <w:rPr>
          <w:rFonts w:ascii="Times New Roman" w:eastAsia="Times New Roman" w:hAnsi="Times New Roman" w:cs="Times New Roman"/>
          <w:sz w:val="24"/>
          <w:szCs w:val="24"/>
        </w:rPr>
        <w:t xml:space="preserve"> consequences for higher trophic levels. Periphyton fatty acids and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P stoichiometric ratios, for example, are two paradigms for evaluating available nutrition that can diverge when assessing how wastewater can influence periphyton nutritional content. 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any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Pr>
          <w:rFonts w:ascii="Times New Roman" w:eastAsia="Times New Roman" w:hAnsi="Times New Roman" w:cs="Times New Roman"/>
          <w:sz w:val="24"/>
          <w:szCs w:val="24"/>
        </w:rPr>
        <w:t xml:space="preserve">. In contrast to fatty acids, stoichiometric C:N:P ratios can also suggest periphyton nutr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w:t>
      </w:r>
      <w:r w:rsidR="00B75E17">
        <w:rPr>
          <w:rFonts w:ascii="Times New Roman" w:eastAsia="Times New Roman" w:hAnsi="Times New Roman" w:cs="Times New Roman"/>
          <w:sz w:val="24"/>
          <w:szCs w:val="24"/>
        </w:rPr>
        <w:t xml:space="preserve">stoichiometry is not necessarily able to discriminate between community compositions in the same way as fatty acids. Rather, stoichiometric ratios can fluctuate as algal communities undergo succession, but the fluctuation is more in response to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t xml:space="preserve">Chlorophyte taxa, especially filamentous chlorophyte taxa such as </w:t>
      </w:r>
      <w:r w:rsidR="00B2339D">
        <w:rPr>
          <w:rFonts w:ascii="Times New Roman" w:eastAsia="Times New Roman" w:hAnsi="Times New Roman" w:cs="Times New Roman"/>
          <w:i/>
          <w:sz w:val="24"/>
          <w:szCs w:val="24"/>
        </w:rPr>
        <w:t xml:space="preserve">Spirogyra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and </w:t>
      </w:r>
      <w:proofErr w:type="spellStart"/>
      <w:r w:rsidR="00B2339D">
        <w:rPr>
          <w:rFonts w:ascii="Times New Roman" w:eastAsia="Times New Roman" w:hAnsi="Times New Roman" w:cs="Times New Roman"/>
          <w:i/>
          <w:sz w:val="24"/>
          <w:szCs w:val="24"/>
        </w:rPr>
        <w:t>Ulothrix</w:t>
      </w:r>
      <w:proofErr w:type="spellEnd"/>
      <w:r w:rsidR="00B2339D">
        <w:rPr>
          <w:rFonts w:ascii="Times New Roman" w:eastAsia="Times New Roman" w:hAnsi="Times New Roman" w:cs="Times New Roman"/>
          <w:i/>
          <w:sz w:val="24"/>
          <w:szCs w:val="24"/>
        </w:rPr>
        <w:t xml:space="preserve">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are efficient at removing nutrients from the water column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YAUqrBHq","properties":{"formattedCitation":"(Rosenberger et al. 2008; Oleksy et al. 2020)","plainCitation":"(Rosenberger et al. 2008; Oleksy et al. 2020)","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Rosenberger et al. 2008; Oleksy et al. 2020)</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and when excess nutrients are available, these taxa can increase in abundance relative to diatoms, such that the periphyton community’s overall stoichiometric </w:t>
      </w:r>
      <w:r w:rsidR="004D6200">
        <w:rPr>
          <w:rFonts w:ascii="Times New Roman" w:eastAsia="Times New Roman" w:hAnsi="Times New Roman" w:cs="Times New Roman"/>
          <w:sz w:val="24"/>
          <w:szCs w:val="24"/>
        </w:rPr>
        <w:t>nutrition increases</w:t>
      </w:r>
      <w:r w:rsidR="00B2339D">
        <w:rPr>
          <w:rFonts w:ascii="Times New Roman" w:eastAsia="Times New Roman" w:hAnsi="Times New Roman" w:cs="Times New Roman"/>
          <w:sz w:val="24"/>
          <w:szCs w:val="24"/>
        </w:rPr>
        <w:t xml:space="preserve">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and Elser 2002)</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However, periphytic taxa can have complex life histories that can cause wide deviations in </w:t>
      </w:r>
      <w:r w:rsidR="004D6200">
        <w:rPr>
          <w:rFonts w:ascii="Times New Roman" w:eastAsia="Times New Roman" w:hAnsi="Times New Roman" w:cs="Times New Roman"/>
          <w:sz w:val="24"/>
          <w:szCs w:val="24"/>
        </w:rPr>
        <w:t xml:space="preserve">the periphyton’s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 xml:space="preserve">ratios, such as diatoms retaining intracellular nitrogen and phosphorus but producing 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 xml:space="preserve">When considering </w:t>
      </w:r>
      <w:r w:rsidR="004D6200">
        <w:rPr>
          <w:rFonts w:ascii="Times New Roman" w:eastAsia="Times New Roman" w:hAnsi="Times New Roman" w:cs="Times New Roman"/>
          <w:sz w:val="24"/>
          <w:szCs w:val="24"/>
        </w:rPr>
        <w:t xml:space="preserve">how </w:t>
      </w:r>
      <w:r w:rsidR="00550036">
        <w:rPr>
          <w:rFonts w:ascii="Times New Roman" w:eastAsia="Times New Roman" w:hAnsi="Times New Roman" w:cs="Times New Roman"/>
          <w:sz w:val="24"/>
          <w:szCs w:val="24"/>
        </w:rPr>
        <w:t xml:space="preserve">periphyton community nutrition </w:t>
      </w:r>
      <w:r w:rsidR="004D6200">
        <w:rPr>
          <w:rFonts w:ascii="Times New Roman" w:eastAsia="Times New Roman" w:hAnsi="Times New Roman" w:cs="Times New Roman"/>
          <w:sz w:val="24"/>
          <w:szCs w:val="24"/>
        </w:rPr>
        <w:t>may alter in response to sewage loading</w:t>
      </w:r>
      <w:r>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be expected to decrease in 20-Carbon EFAs </w:t>
      </w:r>
      <w:r w:rsidR="00550036">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increase in </w:t>
      </w:r>
      <w:r w:rsidR="00550036">
        <w:rPr>
          <w:rFonts w:ascii="Times New Roman" w:eastAsia="Times New Roman" w:hAnsi="Times New Roman" w:cs="Times New Roman"/>
          <w:sz w:val="24"/>
          <w:szCs w:val="24"/>
        </w:rPr>
        <w:t xml:space="preserve">less nutritious </w:t>
      </w:r>
      <w:r>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Pr>
          <w:rFonts w:ascii="Times New Roman" w:eastAsia="Times New Roman" w:hAnsi="Times New Roman" w:cs="Times New Roman"/>
          <w:sz w:val="24"/>
          <w:szCs w:val="24"/>
        </w:rPr>
        <w:t>)</w:t>
      </w:r>
      <w:r w:rsidR="004D6200">
        <w:rPr>
          <w:rFonts w:ascii="Times New Roman" w:eastAsia="Times New Roman" w:hAnsi="Times New Roman" w:cs="Times New Roman"/>
          <w:sz w:val="24"/>
          <w:szCs w:val="24"/>
        </w:rPr>
        <w:t xml:space="preserve">, especially </w:t>
      </w:r>
      <w:r w:rsidR="008E2162">
        <w:rPr>
          <w:rFonts w:ascii="Times New Roman" w:eastAsia="Times New Roman" w:hAnsi="Times New Roman" w:cs="Times New Roman"/>
          <w:sz w:val="24"/>
          <w:szCs w:val="24"/>
        </w:rPr>
        <w:t>as</w:t>
      </w:r>
      <w:r w:rsidR="004D6200">
        <w:rPr>
          <w:rFonts w:ascii="Times New Roman" w:eastAsia="Times New Roman" w:hAnsi="Times New Roman" w:cs="Times New Roman"/>
          <w:sz w:val="24"/>
          <w:szCs w:val="24"/>
        </w:rPr>
        <w:t xml:space="preserve"> filamentous chlorophytes can rapidly assimilate nutrients from the water column </w:t>
      </w:r>
      <w:r w:rsidR="004D6200">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7bcFAG8u","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4D6200">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Oleksy et al. 2020)</w:t>
      </w:r>
      <w:r w:rsidR="004D6200">
        <w:rPr>
          <w:rFonts w:ascii="Times New Roman" w:eastAsia="Times New Roman" w:hAnsi="Times New Roman" w:cs="Times New Roman"/>
          <w:sz w:val="24"/>
          <w:szCs w:val="24"/>
        </w:rPr>
        <w:fldChar w:fldCharType="end"/>
      </w:r>
      <w:r w:rsidR="00550036">
        <w:rPr>
          <w:rFonts w:ascii="Times New Roman" w:eastAsia="Times New Roman" w:hAnsi="Times New Roman" w:cs="Times New Roman"/>
          <w:sz w:val="24"/>
          <w:szCs w:val="24"/>
        </w:rPr>
        <w:t xml:space="preserve">. </w:t>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5972F3E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how sewage-associated nutrient addition can alter nearshore periphyton community compositions and standing nutritional resources, we surveyed 14 littoral locations in Flathead Lake (Montana, United States) throughout the tourism season for indicators of sewage </w:t>
      </w:r>
      <w:r>
        <w:rPr>
          <w:rFonts w:ascii="Times New Roman" w:eastAsia="Times New Roman" w:hAnsi="Times New Roman" w:cs="Times New Roman"/>
          <w:sz w:val="24"/>
          <w:szCs w:val="24"/>
        </w:rPr>
        <w:lastRenderedPageBreak/>
        <w:t>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7A5B81">
        <w:rPr>
          <w:rFonts w:ascii="Times New Roman" w:eastAsia="Times New Roman" w:hAnsi="Times New Roman" w:cs="Times New Roman"/>
          <w:sz w:val="24"/>
          <w:szCs w:val="24"/>
        </w:rPr>
        <w:instrText xml:space="preserve"> ADDIN ZOTERO_ITEM CSL_CITATION {"citationID":"2kaz5FWF","properties":{"formattedCitation":"(Young 1935)","plainCitation":"(Young 1935)","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schema":"https://github.com/citation-style-language/schema/raw/master/csl-citation.json"} </w:instrText>
      </w:r>
      <w:r w:rsidR="008664FC">
        <w:rPr>
          <w:rFonts w:ascii="Times New Roman" w:eastAsia="Times New Roman" w:hAnsi="Times New Roman" w:cs="Times New Roman"/>
          <w:sz w:val="24"/>
          <w:szCs w:val="24"/>
        </w:rPr>
        <w:fldChar w:fldCharType="separate"/>
      </w:r>
      <w:r w:rsidR="007A5B81" w:rsidRPr="007A5B81">
        <w:rPr>
          <w:rFonts w:ascii="Times New Roman" w:hAnsi="Times New Roman" w:cs="Times New Roman"/>
          <w:sz w:val="24"/>
        </w:rPr>
        <w:t>(Young 1935)</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F90CCE">
        <w:rPr>
          <w:rFonts w:ascii="Times New Roman" w:eastAsia="Times New Roman" w:hAnsi="Times New Roman" w:cs="Times New Roman"/>
          <w:sz w:val="24"/>
          <w:szCs w:val="24"/>
        </w:rPr>
        <w:t>basin</w:t>
      </w:r>
      <w:r>
        <w:rPr>
          <w:rFonts w:ascii="Times New Roman" w:eastAsia="Times New Roman" w:hAnsi="Times New Roman" w:cs="Times New Roman"/>
          <w:sz w:val="24"/>
          <w:szCs w:val="24"/>
        </w:rPr>
        <w:t>, areas with intensive development have shown clear, distinct signs of sewage pollution, evidenced by pharmaceutical and personal care product (PPCPs) and volatile organic compounds detected in the subsurfac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septic tank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nyw2CRmy","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as these areas tend to have larger, more permanent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likely experience consistent but elevated wastewater pollution 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wastewater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49145DC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evidence that Flathead’s periphyton communities may be responding to sewage inputs, our goal was to understand how spatially and temporally heterogeneous nutrient loadings from seasonal tourism may alter algal community composition and, thus, the available nutrition to the food web. This goal can be divided into three specific objectives:</w:t>
      </w:r>
    </w:p>
    <w:p w14:paraId="42BF0E75"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 pollution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725884F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ypothesized that (1) sewage-specific indicators, such as PPCP concentration as well as branched- and odd chain fatty acids, would increase near areas and moments with increased population density, proximity to lakeside development, and decentralized sewage treatment;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dominance of filamentous benthic algae; (3) increased filamentous algal presence should increase the stoichiometric nutrition but decrease fatty acid nutrition of the periphyton community; and (4) sites with consistent sewage indicators (i.e., those near centralized wastewater treatment) would correspond with less temporal fluctuation in periphyton community composition and nutrition status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ite d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77FC0E1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most of Flathead Lake’s 260-km shoreline contains some degree of lakeside development, 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pproximately 33% of the basin’s area includes Glacier National Park, a nature </w:t>
      </w:r>
      <w:proofErr w:type="gramStart"/>
      <w:r>
        <w:rPr>
          <w:rFonts w:ascii="Times New Roman" w:eastAsia="Times New Roman" w:hAnsi="Times New Roman" w:cs="Times New Roman"/>
          <w:sz w:val="24"/>
          <w:szCs w:val="24"/>
        </w:rPr>
        <w:t>preserve</w:t>
      </w:r>
      <w:proofErr w:type="gramEnd"/>
      <w:r>
        <w:rPr>
          <w:rFonts w:ascii="Times New Roman" w:eastAsia="Times New Roman" w:hAnsi="Times New Roman" w:cs="Times New Roman"/>
          <w:sz w:val="24"/>
          <w:szCs w:val="24"/>
        </w:rPr>
        <w:t xml:space="preserve"> with little human developmen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the main surface input to Flathead Lake. The Flathead River is Flathead Lake’s only surface outlet, where the river flows into Flathead in the northeast region near the town of Bigfork 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526FFC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main population hubs are concentrated away from Flathead’s shoreline, five main lakeside developments that host annual summertime tourists have demonstrated signs of nutrient pollution. Each of these main tourist hubs have different permanent population sizes and infrastructures for handling human population fluctuations, ranging from centralized wastewater treatment plants with tertiary treatment to septic systems. As such, our study focused on 15 littoral sampling locations throughout the lake repeatedly from late May through late September 2017. All </w:t>
      </w:r>
      <w:r w:rsidR="00F56A90">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s were chosen to represent a range of lakeside development sizes - spanning from sites with centralized sewage treatment and permanent housing to seasonally occupied developments with septic systems. Many sampling locations were located within Montana State Parks, which ensured consistent access to sampling locations throughout the course of a summer. To evaluate potential sewage contributions from Kalispell, one location was located in the Flathead River, upstream of the town of Big Fork. Sampling locations ranged from </w:t>
      </w:r>
      <w:r w:rsidR="00906FEE" w:rsidRPr="00906FEE">
        <w:rPr>
          <w:rFonts w:ascii="Times New Roman" w:eastAsia="Times New Roman" w:hAnsi="Times New Roman" w:cs="Times New Roman"/>
          <w:sz w:val="24"/>
          <w:szCs w:val="24"/>
        </w:rPr>
        <w:t xml:space="preserve">0.5-8.0 </w:t>
      </w:r>
      <w:r>
        <w:rPr>
          <w:rFonts w:ascii="Times New Roman" w:eastAsia="Times New Roman" w:hAnsi="Times New Roman" w:cs="Times New Roman"/>
          <w:sz w:val="24"/>
          <w:szCs w:val="24"/>
        </w:rPr>
        <w:t>m from shore and all sampling occurred at a depth of approximately 0.75-1.25 m, depending on wave activity and periphyton accessibility. During each sampling event, air and surface water temperature were measured with an alcohol thermometer, qualitative wave intensity (</w:t>
      </w:r>
      <w:proofErr w:type="spellStart"/>
      <w:r>
        <w:rPr>
          <w:rFonts w:ascii="Times New Roman" w:eastAsia="Times New Roman" w:hAnsi="Times New Roman" w:cs="Times New Roman"/>
          <w:sz w:val="24"/>
          <w:szCs w:val="24"/>
        </w:rPr>
        <w:t>e.g</w:t>
      </w:r>
      <w:proofErr w:type="spellEnd"/>
      <w:r>
        <w:rPr>
          <w:rFonts w:ascii="Times New Roman" w:eastAsia="Times New Roman" w:hAnsi="Times New Roman" w:cs="Times New Roman"/>
          <w:sz w:val="24"/>
          <w:szCs w:val="24"/>
        </w:rPr>
        <w:t xml:space="preserve">, mild, moderate, strong waves), and whether or not tourists were present at time of sampling were recorded.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7BB501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temporally related with the time sample collection relative to the seasonal tourist visitations.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l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w:t>
      </w:r>
      <w:r>
        <w:rPr>
          <w:rFonts w:ascii="Times New Roman" w:eastAsia="Times New Roman" w:hAnsi="Times New Roman" w:cs="Times New Roman"/>
          <w:sz w:val="24"/>
          <w:szCs w:val="24"/>
        </w:rPr>
        <w:lastRenderedPageBreak/>
        <w:t xml:space="preserve">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7C734E7F" w14:textId="4930FB3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tically, the TSIDW population metric is meant to capture both spatial and temporal variation of human activity at each sampling location. The actual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Pr>
          <w:rFonts w:ascii="Times New Roman" w:eastAsia="Times New Roman" w:hAnsi="Times New Roman" w:cs="Times New Roman"/>
          <w:sz w:val="24"/>
          <w:szCs w:val="24"/>
        </w:rPr>
        <w:t>kml</w:t>
      </w:r>
      <w:proofErr w:type="spellEnd"/>
      <w:r>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hich shoreline length as well as municipality area and centroid were calculated using the sf packag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Pr>
          <w:rFonts w:ascii="Times New Roman" w:eastAsia="Times New Roman" w:hAnsi="Times New Roman" w:cs="Times New Roman"/>
          <w:sz w:val="24"/>
          <w:szCs w:val="24"/>
        </w:rPr>
        <w:t>temporal change in human population. In this case, state park visitation records were used to track changes in the human population relative to pre-tourism visitation levels. To track how the lakeside human population may change spatially and temporally, we collected visitor passes issued at each of the five state parks around the lake</w:t>
      </w:r>
      <w:r w:rsidR="00906FEE">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These data aggregated both day-visitor as well as overnight visitors passes purchased within a month, thereby representing the total number of visitors to each of the five lakeside parks. To estimate a deviation in </w:t>
      </w:r>
      <w:r w:rsidR="00ED7B11">
        <w:rPr>
          <w:rFonts w:ascii="Times New Roman" w:eastAsia="Times New Roman" w:hAnsi="Times New Roman" w:cs="Times New Roman"/>
          <w:sz w:val="24"/>
          <w:szCs w:val="24"/>
        </w:rPr>
        <w:t xml:space="preserve">human population due to </w:t>
      </w:r>
      <w:r>
        <w:rPr>
          <w:rFonts w:ascii="Times New Roman" w:eastAsia="Times New Roman" w:hAnsi="Times New Roman" w:cs="Times New Roman"/>
          <w:sz w:val="24"/>
          <w:szCs w:val="24"/>
        </w:rPr>
        <w:t>tourism, we normalized each park’s monthly visitors by the number of visitors to the same park in May, and as such this calculation assumes that the number of visitors in May is characteristic of the pre-tourism season. Because each state park was not necessarily located within or adjacent to the five main lakeside population hubs, we weighted each temporal scalar by the distance a given sampling location is from the centroid of each state park</w:t>
      </w:r>
      <w:r w:rsidR="00ED7B11">
        <w:rPr>
          <w:rFonts w:ascii="Times New Roman" w:eastAsia="Times New Roman" w:hAnsi="Times New Roman" w:cs="Times New Roman"/>
          <w:sz w:val="24"/>
          <w:szCs w:val="24"/>
        </w:rPr>
        <w:t xml:space="preserve"> and then averaged the temporal scale for a given month</w:t>
      </w:r>
      <w:r>
        <w:rPr>
          <w:rFonts w:ascii="Times New Roman" w:eastAsia="Times New Roman" w:hAnsi="Times New Roman" w:cs="Times New Roman"/>
          <w:sz w:val="24"/>
          <w:szCs w:val="24"/>
        </w:rPr>
        <w:t>.</w:t>
      </w:r>
      <w:r w:rsidR="00ED7B11">
        <w:rPr>
          <w:rFonts w:ascii="Times New Roman" w:eastAsia="Times New Roman" w:hAnsi="Times New Roman" w:cs="Times New Roman"/>
          <w:sz w:val="24"/>
          <w:szCs w:val="24"/>
        </w:rPr>
        <w:t xml:space="preserve"> Averaging the temporal scalar helped us account for populations that may not be visiting a local park or correct for populations may have been dispersed when one of the park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p>
    <w:p w14:paraId="6E97642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hematically, TSIDW population can b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0272DC">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57B1E4A9"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Temporal Scalar formulation and the right summation is the spatial IDW population formulation. The equation is intended to represent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w:t>
      </w:r>
      <w:r>
        <w:rPr>
          <w:rFonts w:ascii="Times New Roman" w:eastAsia="Times New Roman" w:hAnsi="Times New Roman" w:cs="Times New Roman"/>
          <w:sz w:val="24"/>
          <w:szCs w:val="24"/>
        </w:rPr>
        <w:lastRenderedPageBreak/>
        <w:t>to capture the temporal change and spatial position of human population around the lake’s perimeter, where sites with large populations but low tourism retain a high TSIDW throughout the summer whereas sites with smaller population experiencing larger waves of tourism relative to the development’s size are able to capture these deviations in lakeside human population throughout the summer.</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medications on the days of sample collection, so as 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182E20F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E2162">
        <w:rPr>
          <w:rFonts w:ascii="Times New Roman" w:eastAsia="Times New Roman" w:hAnsi="Times New Roman" w:cs="Times New Roman"/>
          <w:sz w:val="24"/>
          <w:szCs w:val="24"/>
        </w:rPr>
        <w:t xml:space="preserve">While detection limits were estimated at 0.1 ng/L, we manually itegrated all peaks observed in a chromatogram 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5AB7E8F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phosphorus samples 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Nitrate/Nitrite samples were first filtered through a 0.45 µm nitrocellulose filter to remove intracellular nitrogenous species. </w:t>
      </w:r>
      <w:r>
        <w:rPr>
          <w:rFonts w:ascii="Times New Roman" w:eastAsia="Times New Roman" w:hAnsi="Times New Roman" w:cs="Times New Roman"/>
          <w:sz w:val="24"/>
          <w:szCs w:val="24"/>
        </w:rPr>
        <w:lastRenderedPageBreak/>
        <w:t xml:space="preserve">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356BC52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samples were collected at 14 of the 16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4 locations could be broadly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0305B4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w:t>
      </w:r>
      <w:r w:rsidRPr="00906FEE">
        <w:rPr>
          <w:rFonts w:ascii="Times New Roman" w:eastAsia="Times New Roman" w:hAnsi="Times New Roman" w:cs="Times New Roman"/>
          <w:sz w:val="24"/>
          <w:szCs w:val="24"/>
          <w:highlight w:val="yellow"/>
        </w:rPr>
        <w:t>and DNA extraction</w:t>
      </w:r>
      <w:r>
        <w:rPr>
          <w:rFonts w:ascii="Times New Roman" w:eastAsia="Times New Roman" w:hAnsi="Times New Roman" w:cs="Times New Roman"/>
          <w:sz w:val="24"/>
          <w:szCs w:val="24"/>
        </w:rPr>
        <w:t xml:space="preserve">.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so a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a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6587807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algal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coarse groupings to capture general patterns in relative algal abundance. As a result, algal groups consisted of diatoms, </w:t>
      </w:r>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xml:space="preserve">, and cyanobacteria. For consistency, all samples were processed by one person (MFM), so as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7777777" w:rsidR="00A7754D" w:rsidRDefault="003E389B">
      <w:pPr>
        <w:widowControl w:val="0"/>
        <w:spacing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Ashed</w:t>
      </w:r>
      <w:proofErr w:type="spellEnd"/>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t>
      </w:r>
      <w:r>
        <w:rPr>
          <w:rFonts w:ascii="Times New Roman" w:eastAsia="Times New Roman" w:hAnsi="Times New Roman" w:cs="Times New Roman"/>
          <w:sz w:val="24"/>
          <w:szCs w:val="24"/>
        </w:rPr>
        <w:lastRenderedPageBreak/>
        <w:t xml:space="preserve">were ensured to b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For particulate carbon and nitrogen, analysis occurred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For particulate phosphorus, analysis occurred using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63B35F7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w:t>
      </w:r>
      <w:r>
        <w:rPr>
          <w:rFonts w:ascii="Times New Roman" w:eastAsia="Times New Roman" w:hAnsi="Times New Roman" w:cs="Times New Roman"/>
          <w:sz w:val="24"/>
          <w:szCs w:val="24"/>
        </w:rPr>
        <w:lastRenderedPageBreak/>
        <w:t xml:space="preserve">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61A0255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spatial and temporal variation in lakeside development and human activity may contribute sewage indicators into the nearshore, we performed a series of ANOVAs with sewage treatment technique (e.g., decentralized or centralized) and 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e.g., in-season, off-season) as predictors of TSIDW population, total PPCP concentration, abundance of branched- and odd-chain fatty acids, nitrogen, phosphorus, and </w:t>
      </w:r>
      <w:proofErr w:type="spellStart"/>
      <w:r>
        <w:rPr>
          <w:rFonts w:ascii="Times New Roman" w:eastAsia="Times New Roman" w:hAnsi="Times New Roman" w:cs="Times New Roman"/>
          <w:sz w:val="24"/>
          <w:szCs w:val="24"/>
        </w:rPr>
        <w:t>ashed</w:t>
      </w:r>
      <w:proofErr w:type="spellEnd"/>
      <w:r>
        <w:rPr>
          <w:rFonts w:ascii="Times New Roman" w:eastAsia="Times New Roman" w:hAnsi="Times New Roman" w:cs="Times New Roman"/>
          <w:sz w:val="24"/>
          <w:szCs w:val="24"/>
        </w:rPr>
        <w:t xml:space="preserve"> dry mass.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visitor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340FA78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proofErr w:type="gramStart"/>
      <w:r>
        <w:rPr>
          <w:rFonts w:ascii="Times New Roman" w:eastAsia="Times New Roman" w:hAnsi="Times New Roman" w:cs="Times New Roman"/>
          <w:sz w:val="24"/>
          <w:szCs w:val="24"/>
        </w:rPr>
        <w:t>two dimensional</w:t>
      </w:r>
      <w:proofErr w:type="gramEnd"/>
      <w:r>
        <w:rPr>
          <w:rFonts w:ascii="Times New Roman" w:eastAsia="Times New Roman" w:hAnsi="Times New Roman" w:cs="Times New Roman"/>
          <w:sz w:val="24"/>
          <w:szCs w:val="24"/>
        </w:rPr>
        <w:t xml:space="preserve"> space. Because </w:t>
      </w:r>
      <w:proofErr w:type="spellStart"/>
      <w:r>
        <w:rPr>
          <w:rFonts w:ascii="Times New Roman" w:eastAsia="Times New Roman" w:hAnsi="Times New Roman" w:cs="Times New Roman"/>
          <w:sz w:val="24"/>
          <w:szCs w:val="24"/>
        </w:rPr>
        <w:t>Chrysophyt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ryptophyta</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abundance,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999 permutations, where sewage treatment technique (i.e., decentralized or centralized) and 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e., in-season, off-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C711C4">
        <w:rPr>
          <w:rFonts w:ascii="Times New Roman" w:eastAsia="Times New Roman" w:hAnsi="Times New Roman" w:cs="Times New Roman"/>
          <w:sz w:val="24"/>
          <w:szCs w:val="24"/>
        </w:rPr>
        <w:t xml:space="preserve"> Recognizing that sites may not separate in multivariate space, we also performed univariate Type II SS ANOVAs, where NMDS1 and NMDS2 were responses to sewage treatment technique and </w:t>
      </w:r>
      <w:r w:rsidR="00E627DF">
        <w:rPr>
          <w:rFonts w:ascii="Times New Roman" w:eastAsia="Times New Roman" w:hAnsi="Times New Roman" w:cs="Times New Roman"/>
          <w:sz w:val="24"/>
          <w:szCs w:val="24"/>
        </w:rPr>
        <w:t>tourism season</w:t>
      </w:r>
      <w:r w:rsidR="00C711C4">
        <w:rPr>
          <w:rFonts w:ascii="Times New Roman" w:eastAsia="Times New Roman" w:hAnsi="Times New Roman" w:cs="Times New Roman"/>
          <w:sz w:val="24"/>
          <w:szCs w:val="24"/>
        </w:rPr>
        <w:t xml:space="preserve">. This analysis would ultimately allow us to examine clustering within the multivariate space that may be present when consider each NMDS axis independently.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467506B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how spatial and temporal variation in lakeside development and human activity may influence periphyton stoichiometric ratios and fatty acid composition, we performed a series of ANOVAs with sewage treatment technique (e.g.,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timing (e.g., in-season, off-season) as predictors of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lastRenderedPageBreak/>
        <w:t xml:space="preserve">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0D4DEA5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temporal position to tourism may influence multivariate fatty acid signatures, we performed a non-metric multidimensional scaling with Bray-Curtis similarity of all fatty acids constituting more than 1% of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proportions,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fatty acid abundanc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999 permutations, where sewage treatment technique and temporal position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periphyton fatty acid profile. When significant differences were identified, post-hoc SIMPER analysis was performed to identify which fatty acids most influenced site separation. </w:t>
      </w:r>
      <w:r w:rsidR="00C711C4">
        <w:rPr>
          <w:rFonts w:ascii="Times New Roman" w:eastAsia="Times New Roman" w:hAnsi="Times New Roman" w:cs="Times New Roman"/>
          <w:sz w:val="24"/>
          <w:szCs w:val="24"/>
        </w:rPr>
        <w:t xml:space="preserve">As with periphyton community composition, we also performed univariate ANOVAs with NMDS1 and NMDS2 scores as a response to sewage treatment technique and </w:t>
      </w:r>
      <w:r w:rsidR="00E627DF">
        <w:rPr>
          <w:rFonts w:ascii="Times New Roman" w:eastAsia="Times New Roman" w:hAnsi="Times New Roman" w:cs="Times New Roman"/>
          <w:sz w:val="24"/>
          <w:szCs w:val="24"/>
        </w:rPr>
        <w:t>tourism season</w:t>
      </w:r>
      <w:r w:rsidR="00C711C4">
        <w:rPr>
          <w:rFonts w:ascii="Times New Roman" w:eastAsia="Times New Roman" w:hAnsi="Times New Roman" w:cs="Times New Roman"/>
          <w:sz w:val="24"/>
          <w:szCs w:val="24"/>
        </w:rPr>
        <w:t xml:space="preserve">.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53F5E1AF"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and 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7E6DA6">
        <w:rPr>
          <w:rFonts w:ascii="Times New Roman" w:eastAsia="Times New Roman" w:hAnsi="Times New Roman" w:cs="Times New Roman"/>
          <w:sz w:val="24"/>
          <w:szCs w:val="24"/>
        </w:rPr>
        <w:t xml:space="preserve"> 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29BDFA1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atially, TSIDW population indicated </w:t>
      </w:r>
      <w:r w:rsidR="00C711C4">
        <w:rPr>
          <w:rFonts w:ascii="Times New Roman" w:eastAsia="Times New Roman" w:hAnsi="Times New Roman" w:cs="Times New Roman"/>
          <w:sz w:val="24"/>
          <w:szCs w:val="24"/>
        </w:rPr>
        <w:t xml:space="preserve">higher </w:t>
      </w:r>
      <w:r>
        <w:rPr>
          <w:rFonts w:ascii="Times New Roman" w:eastAsia="Times New Roman" w:hAnsi="Times New Roman" w:cs="Times New Roman"/>
          <w:sz w:val="24"/>
          <w:szCs w:val="24"/>
        </w:rPr>
        <w:t xml:space="preserve">human </w:t>
      </w:r>
      <w:r w:rsidR="00C711C4">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population</w:t>
      </w:r>
      <w:r w:rsidR="00C711C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lustered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Temporally, TSIDW population highlighted the fluctuations in human population through time</w:t>
      </w:r>
      <w:r w:rsidR="00C711C4">
        <w:rPr>
          <w:rFonts w:ascii="Times New Roman" w:eastAsia="Times New Roman" w:hAnsi="Times New Roman" w:cs="Times New Roman"/>
          <w:sz w:val="24"/>
          <w:szCs w:val="24"/>
        </w:rPr>
        <w:t>, in particular</w:t>
      </w:r>
      <w:r>
        <w:rPr>
          <w:rFonts w:ascii="Times New Roman" w:eastAsia="Times New Roman" w:hAnsi="Times New Roman" w:cs="Times New Roman"/>
          <w:sz w:val="24"/>
          <w:szCs w:val="24"/>
        </w:rPr>
        <w:t xml:space="preserve">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Statistically, TSIDW population tended to be significantly higher at loc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7.99, p = 0.006</w:t>
      </w:r>
      <w:r w:rsidR="0009123B">
        <w:rPr>
          <w:rFonts w:ascii="Times New Roman" w:eastAsia="Times New Roman" w:hAnsi="Times New Roman" w:cs="Times New Roman"/>
          <w:sz w:val="24"/>
          <w:szCs w:val="24"/>
        </w:rPr>
        <w:t>; Figure 4A</w:t>
      </w:r>
      <w:r>
        <w:rPr>
          <w:rFonts w:ascii="Times New Roman" w:eastAsia="Times New Roman" w:hAnsi="Times New Roman" w:cs="Times New Roman"/>
          <w:sz w:val="24"/>
          <w:szCs w:val="24"/>
        </w:rPr>
        <w:t xml:space="preserve">) than sewage treatment technique, although patterns qualitatively suggested </w:t>
      </w:r>
      <w:r w:rsidR="00C711C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lower human populations were generally near sites with decentralized wastewater treatment and higher </w:t>
      </w:r>
      <w:r w:rsidR="00C711C4">
        <w:rPr>
          <w:rFonts w:ascii="Times New Roman" w:eastAsia="Times New Roman" w:hAnsi="Times New Roman" w:cs="Times New Roman"/>
          <w:sz w:val="24"/>
          <w:szCs w:val="24"/>
        </w:rPr>
        <w:t xml:space="preserve">human </w:t>
      </w:r>
      <w:r>
        <w:rPr>
          <w:rFonts w:ascii="Times New Roman" w:eastAsia="Times New Roman" w:hAnsi="Times New Roman" w:cs="Times New Roman"/>
          <w:sz w:val="24"/>
          <w:szCs w:val="24"/>
        </w:rPr>
        <w:t xml:space="preserve">populations </w:t>
      </w:r>
      <w:r w:rsidR="00C711C4">
        <w:rPr>
          <w:rFonts w:ascii="Times New Roman" w:eastAsia="Times New Roman" w:hAnsi="Times New Roman" w:cs="Times New Roman"/>
          <w:sz w:val="24"/>
          <w:szCs w:val="24"/>
        </w:rPr>
        <w:t xml:space="preserve">were located </w:t>
      </w:r>
      <w:r>
        <w:rPr>
          <w:rFonts w:ascii="Times New Roman" w:eastAsia="Times New Roman" w:hAnsi="Times New Roman" w:cs="Times New Roman"/>
          <w:sz w:val="24"/>
          <w:szCs w:val="24"/>
        </w:rPr>
        <w:t xml:space="preserve">near sites with centralized wastewater treatment.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7515FEA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shore nutrient concentrations differed significantly across our sampling locations and throughout time (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Nitrate and nitrite concentrations were significantly </w:t>
      </w:r>
      <w:r w:rsidR="0019162C">
        <w:rPr>
          <w:rFonts w:ascii="Times New Roman" w:eastAsia="Times New Roman" w:hAnsi="Times New Roman" w:cs="Times New Roman"/>
          <w:sz w:val="24"/>
          <w:szCs w:val="24"/>
        </w:rPr>
        <w:t xml:space="preserve">higher at sites with </w:t>
      </w:r>
      <w:r w:rsidR="00306C8D">
        <w:rPr>
          <w:rFonts w:ascii="Times New Roman" w:eastAsia="Times New Roman" w:hAnsi="Times New Roman" w:cs="Times New Roman"/>
          <w:sz w:val="24"/>
          <w:szCs w:val="24"/>
        </w:rPr>
        <w:t>de</w:t>
      </w:r>
      <w:r w:rsidR="0019162C">
        <w:rPr>
          <w:rFonts w:ascii="Times New Roman" w:eastAsia="Times New Roman" w:hAnsi="Times New Roman" w:cs="Times New Roman"/>
          <w:sz w:val="24"/>
          <w:szCs w:val="24"/>
        </w:rPr>
        <w:t xml:space="preserve">centralized </w:t>
      </w:r>
      <w:r>
        <w:rPr>
          <w:rFonts w:ascii="Times New Roman" w:eastAsia="Times New Roman" w:hAnsi="Times New Roman" w:cs="Times New Roman"/>
          <w:sz w:val="24"/>
          <w:szCs w:val="24"/>
        </w:rPr>
        <w:t>sewage treatment (F = 6.35, p = 0.02)</w:t>
      </w:r>
      <w:r w:rsidR="00306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w:t>
      </w:r>
      <w:r w:rsidR="00306C8D">
        <w:rPr>
          <w:rFonts w:ascii="Times New Roman" w:eastAsia="Times New Roman" w:hAnsi="Times New Roman" w:cs="Times New Roman"/>
          <w:sz w:val="24"/>
          <w:szCs w:val="24"/>
        </w:rPr>
        <w:t xml:space="preserve">there was no difference in concentrations based on </w:t>
      </w:r>
      <w:r>
        <w:rPr>
          <w:rFonts w:ascii="Times New Roman" w:eastAsia="Times New Roman" w:hAnsi="Times New Roman" w:cs="Times New Roman"/>
          <w:sz w:val="24"/>
          <w:szCs w:val="24"/>
        </w:rPr>
        <w:t xml:space="preserve">temporal position in the tourism season (F = 0.05, p = 0.82) and the interaction of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sewage treatment technique (F = 1.33, p = 0.26). Ammonia concentrations were only significantly different for the interaction of sewage treatment technique </w:t>
      </w:r>
      <w:r>
        <w:rPr>
          <w:rFonts w:ascii="Times New Roman" w:eastAsia="Times New Roman" w:hAnsi="Times New Roman" w:cs="Times New Roman"/>
          <w:sz w:val="24"/>
          <w:szCs w:val="24"/>
        </w:rPr>
        <w:lastRenderedPageBreak/>
        <w:t xml:space="preserve">and tourism season (F = 6.72, p = 0.01) but not for sewage treatment (F = 1.21, p = 0.28)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57, p = 0.45) independently. Soluble reactive phosphorus concentrations were significantly </w:t>
      </w:r>
      <w:r w:rsidR="00306C8D">
        <w:rPr>
          <w:rFonts w:ascii="Times New Roman" w:eastAsia="Times New Roman" w:hAnsi="Times New Roman" w:cs="Times New Roman"/>
          <w:sz w:val="24"/>
          <w:szCs w:val="24"/>
        </w:rPr>
        <w:t>higher at sites with centralized</w:t>
      </w:r>
      <w:r>
        <w:rPr>
          <w:rFonts w:ascii="Times New Roman" w:eastAsia="Times New Roman" w:hAnsi="Times New Roman" w:cs="Times New Roman"/>
          <w:sz w:val="24"/>
          <w:szCs w:val="24"/>
        </w:rPr>
        <w:t xml:space="preserve"> sewage treatment (F = 23.79, p &lt; 0.001), </w:t>
      </w:r>
      <w:r w:rsidR="00306C8D">
        <w:rPr>
          <w:rFonts w:ascii="Times New Roman" w:eastAsia="Times New Roman" w:hAnsi="Times New Roman" w:cs="Times New Roman"/>
          <w:sz w:val="24"/>
          <w:szCs w:val="24"/>
        </w:rPr>
        <w:t xml:space="preserve">at timepoints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7.93, p = 0.007), and </w:t>
      </w:r>
      <w:r w:rsidR="00306C8D">
        <w:rPr>
          <w:rFonts w:ascii="Times New Roman" w:eastAsia="Times New Roman" w:hAnsi="Times New Roman" w:cs="Times New Roman"/>
          <w:sz w:val="24"/>
          <w:szCs w:val="24"/>
        </w:rPr>
        <w:t>there was a significant interaction between s</w:t>
      </w:r>
      <w:r>
        <w:rPr>
          <w:rFonts w:ascii="Times New Roman" w:eastAsia="Times New Roman" w:hAnsi="Times New Roman" w:cs="Times New Roman"/>
          <w:sz w:val="24"/>
          <w:szCs w:val="24"/>
        </w:rPr>
        <w:t xml:space="preserve">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26.45, p &lt; 0.001). For bulk nutrients, total nitrogen (F = 12.23, p = 0.001) as well as total phosphorus (F = 4.57, p = 0.04) were significantly </w:t>
      </w:r>
      <w:r w:rsidR="00306C8D">
        <w:rPr>
          <w:rFonts w:ascii="Times New Roman" w:eastAsia="Times New Roman" w:hAnsi="Times New Roman" w:cs="Times New Roman"/>
          <w:sz w:val="24"/>
          <w:szCs w:val="24"/>
        </w:rPr>
        <w:t>higher following the tourism season</w:t>
      </w:r>
      <w:r>
        <w:rPr>
          <w:rFonts w:ascii="Times New Roman" w:eastAsia="Times New Roman" w:hAnsi="Times New Roman" w:cs="Times New Roman"/>
          <w:sz w:val="24"/>
          <w:szCs w:val="24"/>
        </w:rPr>
        <w:t xml:space="preserve">.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4BCA7D8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Total PPCP concentrations were only significantly different for the interaction of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97, p </w:t>
      </w:r>
      <w:proofErr w:type="gramStart"/>
      <w:r>
        <w:rPr>
          <w:rFonts w:ascii="Times New Roman" w:eastAsia="Times New Roman" w:hAnsi="Times New Roman" w:cs="Times New Roman"/>
          <w:sz w:val="24"/>
          <w:szCs w:val="24"/>
        </w:rPr>
        <w:t>=  0.03</w:t>
      </w:r>
      <w:proofErr w:type="gramEnd"/>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n considering concentrations observed at sites with centralized and decentralized treatment separately, PPCP concentrations observed at sites with decentralized treatment were significantly </w:t>
      </w:r>
      <w:r w:rsidR="00C711C4">
        <w:rPr>
          <w:rFonts w:ascii="Times New Roman" w:eastAsia="Times New Roman" w:hAnsi="Times New Roman" w:cs="Times New Roman"/>
          <w:sz w:val="24"/>
          <w:szCs w:val="24"/>
        </w:rPr>
        <w:t xml:space="preserve">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82, p = 0.</w:t>
      </w:r>
      <w:r w:rsidR="0009123B">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reas sites with centralized treatment did not significantly differ in PPCP concentr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40, p = 0.25</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7B68277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being more pronounced at sites with decentralized wastewater treatment. Visual inspection </w:t>
      </w:r>
      <w:r w:rsidR="00384447">
        <w:rPr>
          <w:rFonts w:ascii="Times New Roman" w:eastAsia="Times New Roman" w:hAnsi="Times New Roman" w:cs="Times New Roman"/>
          <w:sz w:val="24"/>
          <w:szCs w:val="24"/>
        </w:rPr>
        <w:t xml:space="preserve">of the </w:t>
      </w:r>
      <w:r>
        <w:rPr>
          <w:rFonts w:ascii="Times New Roman" w:eastAsia="Times New Roman" w:hAnsi="Times New Roman" w:cs="Times New Roman"/>
          <w:sz w:val="24"/>
          <w:szCs w:val="24"/>
        </w:rPr>
        <w:t xml:space="preserve">NMDS suggested that NMDS1 </w:t>
      </w:r>
      <w:r w:rsidR="00384447">
        <w:rPr>
          <w:rFonts w:ascii="Times New Roman" w:eastAsia="Times New Roman" w:hAnsi="Times New Roman" w:cs="Times New Roman"/>
          <w:sz w:val="24"/>
          <w:szCs w:val="24"/>
        </w:rPr>
        <w:t xml:space="preserve">scores </w:t>
      </w:r>
      <w:r>
        <w:rPr>
          <w:rFonts w:ascii="Times New Roman" w:eastAsia="Times New Roman" w:hAnsi="Times New Roman" w:cs="Times New Roman"/>
          <w:sz w:val="24"/>
          <w:szCs w:val="24"/>
        </w:rPr>
        <w:t xml:space="preserve">tended to separate according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NMDS2 </w:t>
      </w:r>
      <w:r w:rsidR="00384447">
        <w:rPr>
          <w:rFonts w:ascii="Times New Roman" w:eastAsia="Times New Roman" w:hAnsi="Times New Roman" w:cs="Times New Roman"/>
          <w:sz w:val="24"/>
          <w:szCs w:val="24"/>
        </w:rPr>
        <w:t xml:space="preserve">scores </w:t>
      </w:r>
      <w:r>
        <w:rPr>
          <w:rFonts w:ascii="Times New Roman" w:eastAsia="Times New Roman" w:hAnsi="Times New Roman" w:cs="Times New Roman"/>
          <w:sz w:val="24"/>
          <w:szCs w:val="24"/>
        </w:rPr>
        <w:t>tended to separate based on sewage treatment technique</w:t>
      </w:r>
      <w:r w:rsidR="0009123B">
        <w:rPr>
          <w:rFonts w:ascii="Times New Roman" w:eastAsia="Times New Roman" w:hAnsi="Times New Roman" w:cs="Times New Roman"/>
          <w:sz w:val="24"/>
          <w:szCs w:val="24"/>
        </w:rPr>
        <w:t xml:space="preserve"> (Figure 6A)</w:t>
      </w:r>
      <w:r>
        <w:rPr>
          <w:rFonts w:ascii="Times New Roman" w:eastAsia="Times New Roman" w:hAnsi="Times New Roman" w:cs="Times New Roman"/>
          <w:sz w:val="24"/>
          <w:szCs w:val="24"/>
        </w:rPr>
        <w:t>, but in multivariate space, none of these groups differed significantly. When considering each axis in univariate space, NMDS2 values did differ significantly based on sewage treatment technique (F = 7.13, p = 0.01</w:t>
      </w:r>
      <w:r w:rsidR="0009123B">
        <w:rPr>
          <w:rFonts w:ascii="Times New Roman" w:eastAsia="Times New Roman" w:hAnsi="Times New Roman" w:cs="Times New Roman"/>
          <w:sz w:val="24"/>
          <w:szCs w:val="24"/>
        </w:rPr>
        <w:t>; Figure 6B, 6C</w:t>
      </w:r>
      <w:r>
        <w:rPr>
          <w:rFonts w:ascii="Times New Roman" w:eastAsia="Times New Roman" w:hAnsi="Times New Roman" w:cs="Times New Roman"/>
          <w:sz w:val="24"/>
          <w:szCs w:val="24"/>
        </w:rPr>
        <w:t xml:space="preserve">), whereas NMDS1 did not differ significantly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or sewage treatment</w:t>
      </w:r>
      <w:r w:rsidR="0009123B">
        <w:rPr>
          <w:rFonts w:ascii="Times New Roman" w:eastAsia="Times New Roman" w:hAnsi="Times New Roman" w:cs="Times New Roman"/>
          <w:sz w:val="24"/>
          <w:szCs w:val="24"/>
        </w:rPr>
        <w:t xml:space="preserve"> </w:t>
      </w:r>
      <w:r w:rsidR="00384447">
        <w:rPr>
          <w:rFonts w:ascii="Times New Roman" w:eastAsia="Times New Roman" w:hAnsi="Times New Roman" w:cs="Times New Roman"/>
          <w:sz w:val="24"/>
          <w:szCs w:val="24"/>
        </w:rPr>
        <w:t xml:space="preserve">technique </w:t>
      </w:r>
      <w:r w:rsidR="0009123B">
        <w:rPr>
          <w:rFonts w:ascii="Times New Roman" w:eastAsia="Times New Roman" w:hAnsi="Times New Roman" w:cs="Times New Roman"/>
          <w:sz w:val="24"/>
          <w:szCs w:val="24"/>
        </w:rPr>
        <w:t>(Figure 6B, 6C)</w:t>
      </w:r>
      <w:r>
        <w:rPr>
          <w:rFonts w:ascii="Times New Roman" w:eastAsia="Times New Roman" w:hAnsi="Times New Roman" w:cs="Times New Roman"/>
          <w:sz w:val="24"/>
          <w:szCs w:val="24"/>
        </w:rPr>
        <w:t xml:space="preserve">. </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239BF6F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deviated substantially above </w:t>
      </w:r>
      <w:r w:rsidR="00384447">
        <w:rPr>
          <w:rFonts w:ascii="Times New Roman" w:eastAsia="Times New Roman" w:hAnsi="Times New Roman" w:cs="Times New Roman"/>
          <w:sz w:val="24"/>
          <w:szCs w:val="24"/>
        </w:rPr>
        <w:t xml:space="preserve">optimal periphyton stoichiometry ratios of 119:17:1 </w:t>
      </w:r>
      <w:r w:rsidR="00384447">
        <w:rPr>
          <w:rFonts w:ascii="Times New Roman" w:eastAsia="Times New Roman" w:hAnsi="Times New Roman" w:cs="Times New Roman"/>
          <w:sz w:val="24"/>
          <w:szCs w:val="24"/>
        </w:rPr>
        <w:fldChar w:fldCharType="begin"/>
      </w:r>
      <w:r w:rsidR="00384447">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oth C:P and N:P ratios did not differ based on sewage treatment technique or </w:t>
      </w:r>
      <w:r w:rsidR="00E627DF">
        <w:rPr>
          <w:rFonts w:ascii="Times New Roman" w:eastAsia="Times New Roman" w:hAnsi="Times New Roman" w:cs="Times New Roman"/>
          <w:sz w:val="24"/>
          <w:szCs w:val="24"/>
        </w:rPr>
        <w:t>tourism season</w:t>
      </w:r>
      <w:r w:rsidR="00FA3EF4">
        <w:rPr>
          <w:rFonts w:ascii="Times New Roman" w:eastAsia="Times New Roman" w:hAnsi="Times New Roman" w:cs="Times New Roman"/>
          <w:sz w:val="24"/>
          <w:szCs w:val="24"/>
        </w:rPr>
        <w:t xml:space="preserve"> (Figure 7B, 7C)</w:t>
      </w:r>
      <w:r>
        <w:rPr>
          <w:rFonts w:ascii="Times New Roman" w:eastAsia="Times New Roman" w:hAnsi="Times New Roman" w:cs="Times New Roman"/>
          <w:sz w:val="24"/>
          <w:szCs w:val="24"/>
        </w:rPr>
        <w:t>. C:N ratios tended to be significantly lower at sites with centralized wastewater treatment in comparison to decentralized wastewater treatment (F = 5.83, p = 0.02</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but not for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015, p = 0.90</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215253F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atty acids more associated with bacterial communities, such as branched and odd-chain fatty acids, our samples contained 15- and 17-Carbon saturated as well as 15-Carbon branched fatty acids. Two-way ANOVA results suggested that relative abundance of branched </w:t>
      </w:r>
      <w:r>
        <w:rPr>
          <w:rFonts w:ascii="Times New Roman" w:eastAsia="Times New Roman" w:hAnsi="Times New Roman" w:cs="Times New Roman"/>
          <w:sz w:val="24"/>
          <w:szCs w:val="24"/>
        </w:rPr>
        <w:lastRenderedPageBreak/>
        <w:t>and odd-chain fatty acids was significantly higher during the tourism season than outside of the tourism season (F = 6.06, p = 0.02</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xml:space="preserve">). When partitioning data based on type of wastewater infrastructure, sites with decentralized treatment caused this pattern, where relative branched and odd-chain fatty acids were 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than following the tourism season (F = 8.28, p = 0.009</w:t>
      </w:r>
      <w:r w:rsidR="00FA3EF4">
        <w:rPr>
          <w:rFonts w:ascii="Times New Roman" w:eastAsia="Times New Roman" w:hAnsi="Times New Roman" w:cs="Times New Roman"/>
          <w:sz w:val="24"/>
          <w:szCs w:val="24"/>
        </w:rPr>
        <w:t>; Figure 4C</w:t>
      </w:r>
      <w:r>
        <w:rPr>
          <w:rFonts w:ascii="Times New Roman" w:eastAsia="Times New Roman" w:hAnsi="Times New Roman" w:cs="Times New Roman"/>
          <w:sz w:val="24"/>
          <w:szCs w:val="24"/>
        </w:rPr>
        <w:t>). There was no difference in relative branched and odd-chain fatty acids within periphyton communities at sites near centralized wastewater treatment</w:t>
      </w:r>
      <w:r w:rsidR="00FA3EF4">
        <w:rPr>
          <w:rFonts w:ascii="Times New Roman" w:eastAsia="Times New Roman" w:hAnsi="Times New Roman" w:cs="Times New Roman"/>
          <w:sz w:val="24"/>
          <w:szCs w:val="24"/>
        </w:rPr>
        <w:t xml:space="preserve"> (Figure 4C)</w:t>
      </w:r>
      <w:r>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6B5B5E8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w:t>
      </w:r>
      <w:r w:rsidR="00384447">
        <w:rPr>
          <w:rFonts w:ascii="Times New Roman" w:eastAsia="Times New Roman" w:hAnsi="Times New Roman" w:cs="Times New Roman"/>
          <w:sz w:val="24"/>
          <w:szCs w:val="24"/>
        </w:rPr>
        <w:t xml:space="preserve">the abundance of </w:t>
      </w:r>
      <w:r>
        <w:rPr>
          <w:rFonts w:ascii="Times New Roman" w:eastAsia="Times New Roman" w:hAnsi="Times New Roman" w:cs="Times New Roman"/>
          <w:sz w:val="24"/>
          <w:szCs w:val="24"/>
        </w:rPr>
        <w:t xml:space="preserve">broad categories of fatty acids, such as saturated (SAFA), monounsaturated (MUFA), and polyunsaturated (PUFA) fatty acids, greatest two-way differences in relative fatty acid abundance were observed by increases in PUFAs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4.72, p &lt;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 but no differences were noticed between types of sewage treatment. When partitioning data by wastewater infrastructure, differences in PUFA abundance were only noticed at sites with decentralized wastewater treatment (F = 13.58, p = 0.001</w:t>
      </w:r>
      <w:r w:rsidR="00FA3EF4">
        <w:rPr>
          <w:rFonts w:ascii="Times New Roman" w:eastAsia="Times New Roman" w:hAnsi="Times New Roman" w:cs="Times New Roman"/>
          <w:sz w:val="24"/>
          <w:szCs w:val="24"/>
        </w:rPr>
        <w:t>; Figure 8</w:t>
      </w:r>
      <w:r>
        <w:rPr>
          <w:rFonts w:ascii="Times New Roman" w:eastAsia="Times New Roman" w:hAnsi="Times New Roman" w:cs="Times New Roman"/>
          <w:sz w:val="24"/>
          <w:szCs w:val="24"/>
        </w:rPr>
        <w:t>) and not at sites with centralized wastewater treatment</w:t>
      </w:r>
      <w:r w:rsidR="00FA3EF4">
        <w:rPr>
          <w:rFonts w:ascii="Times New Roman" w:eastAsia="Times New Roman" w:hAnsi="Times New Roman" w:cs="Times New Roman"/>
          <w:sz w:val="24"/>
          <w:szCs w:val="24"/>
        </w:rPr>
        <w:t xml:space="preserve"> (Figure 8)</w:t>
      </w:r>
      <w:r>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6CFBF3A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differences in essential fatty acids (EFA), the fatty acid</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the highest coefficients of variation included 20:5ω3 and 18:3ω3</w:t>
      </w:r>
      <w:r w:rsidR="00FA3EF4">
        <w:rPr>
          <w:rFonts w:ascii="Times New Roman" w:eastAsia="Times New Roman" w:hAnsi="Times New Roman" w:cs="Times New Roman"/>
          <w:sz w:val="24"/>
          <w:szCs w:val="24"/>
        </w:rPr>
        <w:t xml:space="preserve"> (Figure 9)</w:t>
      </w:r>
      <w:r>
        <w:rPr>
          <w:rFonts w:ascii="Times New Roman" w:eastAsia="Times New Roman" w:hAnsi="Times New Roman" w:cs="Times New Roman"/>
          <w:sz w:val="24"/>
          <w:szCs w:val="24"/>
        </w:rPr>
        <w:t>, which were likely reflective of differences in periphyton community composition. When analyzed visually through a univariate framework</w:t>
      </w:r>
      <w:r w:rsidR="00FA3EF4">
        <w:rPr>
          <w:rFonts w:ascii="Times New Roman" w:eastAsia="Times New Roman" w:hAnsi="Times New Roman" w:cs="Times New Roman"/>
          <w:sz w:val="24"/>
          <w:szCs w:val="24"/>
        </w:rPr>
        <w:t xml:space="preserve"> (Figure 9)</w:t>
      </w:r>
      <w:r>
        <w:rPr>
          <w:rFonts w:ascii="Times New Roman" w:eastAsia="Times New Roman" w:hAnsi="Times New Roman" w:cs="Times New Roman"/>
          <w:sz w:val="24"/>
          <w:szCs w:val="24"/>
        </w:rPr>
        <w:t>, p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Pr>
          <w:rFonts w:ascii="Times New Roman" w:eastAsia="Times New Roman" w:hAnsi="Times New Roman" w:cs="Times New Roman"/>
          <w:sz w:val="24"/>
          <w:szCs w:val="24"/>
        </w:rPr>
        <w:t>, visual inspection of the NMDS suggested that NMDS1 tended to generally separate based on fatty acids more associated with chlorophytes (i.e., 18:2ω6, and 18:3ω3</w:t>
      </w:r>
      <w:r w:rsidR="00384447">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fatty acids more associated with diatoms (i.e., 20:5ω3), and NMDS2 tended to separate based on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PERMANOVA results suggeste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s significant in discriminating groups (F = 2.77, p = 0.01), and post-hoc SIMPER analyses suggested 20:5ω3 as the most influential discriminating fatty acid (Cumulative Variance = 37.6%, p = 0.04). Together, 20:5ω3, 18:2ω6, and 18:3ω3 accounted for more than 85% of the total variance. When assessing NMDS scores in univariate space, NMDS2 values were significantly different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3.03, p = 0.001</w:t>
      </w:r>
      <w:r w:rsidR="00FA3EF4">
        <w:rPr>
          <w:rFonts w:ascii="Times New Roman" w:eastAsia="Times New Roman" w:hAnsi="Times New Roman" w:cs="Times New Roman"/>
          <w:sz w:val="24"/>
          <w:szCs w:val="24"/>
        </w:rPr>
        <w:t>; Figure 10B, 10C</w:t>
      </w:r>
      <w:r>
        <w:rPr>
          <w:rFonts w:ascii="Times New Roman" w:eastAsia="Times New Roman" w:hAnsi="Times New Roman" w:cs="Times New Roman"/>
          <w:sz w:val="24"/>
          <w:szCs w:val="24"/>
        </w:rPr>
        <w:t xml:space="preserve">) but not for sewage treatment technique. For NMDS1, neither sewage treatment technique nor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as significant</w:t>
      </w:r>
      <w:r w:rsidR="00FA3EF4">
        <w:rPr>
          <w:rFonts w:ascii="Times New Roman" w:eastAsia="Times New Roman" w:hAnsi="Times New Roman" w:cs="Times New Roman"/>
          <w:sz w:val="24"/>
          <w:szCs w:val="24"/>
        </w:rPr>
        <w:t xml:space="preserve"> (Figure 10B, 10C)</w:t>
      </w:r>
      <w:r>
        <w:rPr>
          <w:rFonts w:ascii="Times New Roman" w:eastAsia="Times New Roman" w:hAnsi="Times New Roman" w:cs="Times New Roman"/>
          <w:sz w:val="24"/>
          <w:szCs w:val="24"/>
        </w:rPr>
        <w:t xml:space="preserv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394D810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and periphyton nutritional content to describe how sewage pollution entering Flathead may be influence periphyton stoichiometry and fatty acid composition, thereby providing direct, quantitative evidence of how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0522A4CE"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infrastructure. Total PPCP concentrations were significantly higher during the tourism season as opposed to following the tourism season</w:t>
      </w:r>
      <w:r w:rsidR="0028721C">
        <w:rPr>
          <w:rFonts w:ascii="Times New Roman" w:eastAsia="Times New Roman" w:hAnsi="Times New Roman" w:cs="Times New Roman"/>
          <w:sz w:val="24"/>
          <w:szCs w:val="24"/>
        </w:rPr>
        <w:t xml:space="preserve"> at sites with decentralized sewage treatment (Figure 4A)</w:t>
      </w:r>
      <w:r>
        <w:rPr>
          <w:rFonts w:ascii="Times New Roman" w:eastAsia="Times New Roman" w:hAnsi="Times New Roman" w:cs="Times New Roman"/>
          <w:sz w:val="24"/>
          <w:szCs w:val="24"/>
        </w:rPr>
        <w:t xml:space="preserve">. 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w:t>
      </w:r>
      <w:r w:rsidR="00E627DF">
        <w:rPr>
          <w:rFonts w:ascii="Times New Roman" w:eastAsia="Times New Roman" w:hAnsi="Times New Roman" w:cs="Times New Roman"/>
          <w:sz w:val="24"/>
          <w:szCs w:val="24"/>
        </w:rPr>
        <w:t>tourism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a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spatial and temporal patterns in sewage indicator concentrations mirrored patterns observed in TSIDW population, suggesting that our samplings were able to captur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6FB3EA96"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 with nutrient concentrations, p</w:t>
      </w:r>
      <w:r w:rsidR="003E389B">
        <w:rPr>
          <w:rFonts w:ascii="Times New Roman" w:eastAsia="Times New Roman" w:hAnsi="Times New Roman" w:cs="Times New Roman"/>
          <w:sz w:val="24"/>
          <w:szCs w:val="24"/>
        </w:rPr>
        <w:t>atterns in nutrient concentrations alone were not necessarily reflective of patterns observed with more specific 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scoured and released into the water column through a suite of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to be significant nutrient sources in Flathead 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1D90AF02"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lake that is highly voluminous, has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is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Furthermore, it is currently unknown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0C7098">
        <w:rPr>
          <w:rFonts w:ascii="Times New Roman" w:eastAsia="Times New Roman" w:hAnsi="Times New Roman" w:cs="Times New Roman"/>
          <w:sz w:val="24"/>
          <w:szCs w:val="24"/>
        </w:rPr>
        <w:t xml:space="preserve">, and even surfac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w:t>
      </w:r>
      <w:r w:rsidR="003E389B">
        <w:rPr>
          <w:rFonts w:ascii="Times New Roman" w:eastAsia="Times New Roman" w:hAnsi="Times New Roman" w:cs="Times New Roman"/>
          <w:sz w:val="24"/>
          <w:szCs w:val="24"/>
        </w:rPr>
        <w:lastRenderedPageBreak/>
        <w:t xml:space="preserve">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8A554B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growth in the PPCP literature over the past three decades and worldwide,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eyer et al.; Bendz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yet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sorb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05054F9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our study focused on using PPCPs as indicators of sewage, PPCPs themselves can elicit deleterious ecological responses</w:t>
      </w:r>
      <w:r w:rsidR="000C7098">
        <w:rPr>
          <w:rFonts w:ascii="Times New Roman" w:eastAsia="Times New Roman" w:hAnsi="Times New Roman" w:cs="Times New Roman"/>
          <w:sz w:val="24"/>
          <w:szCs w:val="24"/>
        </w:rPr>
        <w:t xml:space="preserve"> as well</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can be complex and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a range of biological responses, from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ood web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s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ur study was not designed to evaluate ecotoxicological effects of PPCPs on periphyton communities and especially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swings in human population can create PPCP co-contaminants assemblages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1C84E66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t>Aside from sewage inputs providing nutrients for chlorophytes to increase in abundance</w:t>
      </w:r>
      <w:r>
        <w:rPr>
          <w:rFonts w:ascii="Times New Roman" w:eastAsia="Times New Roman" w:hAnsi="Times New Roman" w:cs="Times New Roman"/>
          <w:sz w:val="24"/>
          <w:szCs w:val="24"/>
        </w:rPr>
        <w:t xml:space="preserve">, filamentous chlorophyte taxa are also known to increase annually as part of algal successional patterns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8jFvaEab","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Sommer et al. 1986, 2012)</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DB09A0">
        <w:rPr>
          <w:rFonts w:ascii="Times New Roman" w:eastAsia="Times New Roman" w:hAnsi="Times New Roman" w:cs="Times New Roman"/>
          <w:sz w:val="24"/>
          <w:szCs w:val="24"/>
        </w:rPr>
        <w:t xml:space="preserve">current understanding of </w:t>
      </w:r>
      <w:r>
        <w:rPr>
          <w:rFonts w:ascii="Times New Roman" w:eastAsia="Times New Roman" w:hAnsi="Times New Roman" w:cs="Times New Roman"/>
          <w:sz w:val="24"/>
          <w:szCs w:val="24"/>
        </w:rPr>
        <w:t xml:space="preserve">algal successional patterns </w:t>
      </w:r>
      <w:r w:rsidR="00DB09A0">
        <w:rPr>
          <w:rFonts w:ascii="Times New Roman" w:eastAsia="Times New Roman" w:hAnsi="Times New Roman" w:cs="Times New Roman"/>
          <w:sz w:val="24"/>
          <w:szCs w:val="24"/>
        </w:rPr>
        <w:t>tend to be</w:t>
      </w:r>
      <w:r>
        <w:rPr>
          <w:rFonts w:ascii="Times New Roman" w:eastAsia="Times New Roman" w:hAnsi="Times New Roman" w:cs="Times New Roman"/>
          <w:sz w:val="24"/>
          <w:szCs w:val="24"/>
        </w:rPr>
        <w:t xml:space="preserve"> based on phytoplankton dynamics, periphyton appear to undergo similar phenological shifts </w:t>
      </w:r>
      <w:r>
        <w:rPr>
          <w:rFonts w:ascii="Times New Roman" w:eastAsia="Times New Roman" w:hAnsi="Times New Roman" w:cs="Times New Roman"/>
          <w:sz w:val="24"/>
          <w:szCs w:val="24"/>
        </w:rPr>
        <w:lastRenderedPageBreak/>
        <w:t>over the course of a summer</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aning that increased filamentous chlorophyte abundance from sewage could be confounded with patterns expected from an annually occurring phenomenon. Recent syntheses have likewise suggested 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Yet, other mechanisms may be also responsible for these observed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 such as Lake Baikal</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ke Tahoe</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nRLEn9Vw","properties":{"formattedCitation":"(Naranjo et al. 2019)","plainCitation":"(Naranjo et al. 2019)","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Naranjo et al. 2019)</w:t>
      </w:r>
      <w:r w:rsidR="005B58A7">
        <w:rPr>
          <w:rFonts w:ascii="Times New Roman" w:eastAsia="Times New Roman" w:hAnsi="Times New Roman" w:cs="Times New Roman"/>
          <w:sz w:val="24"/>
          <w:szCs w:val="24"/>
        </w:rPr>
        <w:fldChar w:fldCharType="end"/>
      </w:r>
      <w:r w:rsidR="0099565C">
        <w:rPr>
          <w:rFonts w:ascii="Times New Roman" w:eastAsia="Times New Roman" w:hAnsi="Times New Roman" w:cs="Times New Roman"/>
          <w:sz w:val="24"/>
          <w:szCs w:val="24"/>
        </w:rPr>
        <w:t>, and Lake Crescent</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686F81C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w:t>
      </w:r>
      <w:r w:rsidR="0099565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mirrored patterns observed in total PPCP concentrations and algal taxonomic abundances. While bacteria are inherently parts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and heterotrophic components of the periphyton commun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that may be presen</w:t>
      </w:r>
      <w:r w:rsidR="0099565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t xml:space="preserve">From an ecosystem productivity perspective, these differences in heterotroph abundance may be consequential for community function. </w:t>
      </w:r>
      <w:r>
        <w:rPr>
          <w:rFonts w:ascii="Times New Roman" w:eastAsia="Times New Roman" w:hAnsi="Times New Roman" w:cs="Times New Roman"/>
          <w:sz w:val="24"/>
          <w:szCs w:val="24"/>
        </w:rPr>
        <w:t>Previous works</w:t>
      </w:r>
      <w:r w:rsidR="00E22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demonstrated how pollutants within sewage can alter bacterial community composition as well as </w:t>
      </w:r>
      <w:r w:rsidR="000D160E">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 xml:space="preserve">function.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our study was not designed to incorporate potential differences in heterotrophic assemblages within periphyton, the consistent patterns observed in periphyton branched- and odd-chain fatty acids in relation to sewage treatment technique and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0D160E">
        <w:rPr>
          <w:rFonts w:ascii="Times New Roman" w:eastAsia="Times New Roman" w:hAnsi="Times New Roman" w:cs="Times New Roman"/>
          <w:sz w:val="24"/>
          <w:szCs w:val="24"/>
        </w:rPr>
        <w:t>in tandem</w:t>
      </w:r>
      <w:r>
        <w:rPr>
          <w:rFonts w:ascii="Times New Roman" w:eastAsia="Times New Roman" w:hAnsi="Times New Roman" w:cs="Times New Roman"/>
          <w:sz w:val="24"/>
          <w:szCs w:val="24"/>
        </w:rPr>
        <w:t xml:space="preserve"> with growing uncertainties in how sewage may influence heterotroph composition and </w:t>
      </w:r>
      <w:r w:rsidR="000D160E">
        <w:rPr>
          <w:rFonts w:ascii="Times New Roman" w:eastAsia="Times New Roman" w:hAnsi="Times New Roman" w:cs="Times New Roman"/>
          <w:sz w:val="24"/>
          <w:szCs w:val="24"/>
        </w:rPr>
        <w:t>function</w:t>
      </w:r>
      <w:r>
        <w:rPr>
          <w:rFonts w:ascii="Times New Roman" w:eastAsia="Times New Roman" w:hAnsi="Times New Roman" w:cs="Times New Roman"/>
          <w:sz w:val="24"/>
          <w:szCs w:val="24"/>
        </w:rPr>
        <w:t xml:space="preserve"> suggest that a </w:t>
      </w:r>
      <w:proofErr w:type="gramStart"/>
      <w:r w:rsidR="0031372D">
        <w:rPr>
          <w:rFonts w:ascii="Times New Roman" w:eastAsia="Times New Roman" w:hAnsi="Times New Roman" w:cs="Times New Roman"/>
          <w:sz w:val="24"/>
          <w:szCs w:val="24"/>
        </w:rPr>
        <w:t>non-autotrophic response</w:t>
      </w:r>
      <w:r w:rsidR="00403324">
        <w:rPr>
          <w:rFonts w:ascii="Times New Roman" w:eastAsia="Times New Roman" w:hAnsi="Times New Roman" w:cs="Times New Roman"/>
          <w:sz w:val="24"/>
          <w:szCs w:val="24"/>
        </w:rPr>
        <w:t>s</w:t>
      </w:r>
      <w:proofErr w:type="gramEnd"/>
      <w:r>
        <w:rPr>
          <w:rFonts w:ascii="Times New Roman" w:eastAsia="Times New Roman" w:hAnsi="Times New Roman" w:cs="Times New Roman"/>
          <w:sz w:val="24"/>
          <w:szCs w:val="24"/>
        </w:rPr>
        <w:t xml:space="preserve"> in Flathead and across lakes </w:t>
      </w:r>
      <w:r w:rsidR="00776F6D">
        <w:rPr>
          <w:rFonts w:ascii="Times New Roman" w:eastAsia="Times New Roman" w:hAnsi="Times New Roman" w:cs="Times New Roman"/>
          <w:sz w:val="24"/>
          <w:szCs w:val="24"/>
        </w:rPr>
        <w:t xml:space="preserve">likewise </w:t>
      </w:r>
      <w:r>
        <w:rPr>
          <w:rFonts w:ascii="Times New Roman" w:eastAsia="Times New Roman" w:hAnsi="Times New Roman" w:cs="Times New Roman"/>
          <w:sz w:val="24"/>
          <w:szCs w:val="24"/>
        </w:rPr>
        <w:t>deserve</w:t>
      </w:r>
      <w:r w:rsidR="0031372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creased research emphasis.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6A220AAD"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lastRenderedPageBreak/>
        <w:t>Fatty acid analyses suggested that changes in periphyton community composition altered nutritional quality of periphyton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In contrast, periphyton fatty acid profiles at sites with decentralized sewage treatment tended to have a tradeoff between 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periphyton 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37CB607F" w:rsidR="00A7754D" w:rsidRDefault="003E389B">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The same pattern of increased </w:t>
      </w:r>
      <w:r w:rsidR="00776F6D">
        <w:rPr>
          <w:rFonts w:ascii="Times New Roman" w:eastAsia="Times New Roman" w:hAnsi="Times New Roman" w:cs="Times New Roman"/>
          <w:sz w:val="24"/>
          <w:szCs w:val="24"/>
        </w:rPr>
        <w:t>high-quality</w:t>
      </w:r>
      <w:r>
        <w:rPr>
          <w:rFonts w:ascii="Times New Roman" w:eastAsia="Times New Roman" w:hAnsi="Times New Roman" w:cs="Times New Roman"/>
          <w:sz w:val="24"/>
          <w:szCs w:val="24"/>
        </w:rPr>
        <w:t xml:space="preserve"> fatty acid abundance at decentralized sites following the tourism season is perhaps </w:t>
      </w:r>
      <w:r w:rsidR="00776F6D">
        <w:rPr>
          <w:rFonts w:ascii="Times New Roman" w:eastAsia="Times New Roman" w:hAnsi="Times New Roman" w:cs="Times New Roman"/>
          <w:sz w:val="24"/>
          <w:szCs w:val="24"/>
        </w:rPr>
        <w:t>starker</w:t>
      </w:r>
      <w:r>
        <w:rPr>
          <w:rFonts w:ascii="Times New Roman" w:eastAsia="Times New Roman" w:hAnsi="Times New Roman" w:cs="Times New Roman"/>
          <w:sz w:val="24"/>
          <w:szCs w:val="24"/>
        </w:rPr>
        <w:t xml:space="preserve"> when focusing on periphyton essential fatty acid (EFA) signatures. EFAs are a subgroup of PUFAs that accumulate in organisms, are primarily synthesized by primary producers, and can be 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mong the eight common fatty acids, 18:3ω3 and 20:5ω3 had the highest coefficients of variation across sites and timepoints. Both 18:3ω3 and 20:5ω3 are consistently associated with chlorophyte and diatom taxa</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spectively, meaning that the increased diatom presence at decentralized sites following the tourism season was likely responsible for increased 20:5ω3 relative abundance and for making 20:5ω3 the most influential fatty acid for separating EFA profiles based on tourism season</w:t>
      </w:r>
      <w:r w:rsidR="00FD24F7">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tend to experience temporally consistent sewage loading that likely supports a regular 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Pr>
          <w:rFonts w:ascii="Times New Roman" w:eastAsia="Times New Roman" w:hAnsi="Times New Roman" w:cs="Times New Roman"/>
          <w:sz w:val="24"/>
          <w:szCs w:val="24"/>
          <w:highlight w:val="white"/>
        </w:rPr>
        <w:t xml:space="preserve">, especially 20-carbon EFA, abundance following the tourism season, which could provide necessary nutrition to higher trophic levels as they prepare to overwinter.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1041BFA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may actually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taxon-specific uptake rat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aD0G8HSX","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Oleksy et al. 2020)</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each of the stoichiometric ratios considered, C:N ratios were the only ones that were different between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likely stems from chlorophytes’ increased abundance at sites with centralized treatment, as chlorophytes, especially filamentous </w:t>
      </w:r>
      <w:r>
        <w:rPr>
          <w:rFonts w:ascii="Times New Roman" w:eastAsia="Times New Roman" w:hAnsi="Times New Roman" w:cs="Times New Roman"/>
          <w:sz w:val="24"/>
          <w:szCs w:val="24"/>
        </w:rPr>
        <w:lastRenderedPageBreak/>
        <w:t xml:space="preserve">chlorophytes, tend to more efficiently remove nitrogen from the water column relative to diatoms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Fm7lGgeB","properties":{"formattedCitation":"(Oleksy et al. 2020; Vadeboncoeur et al. 2021)","plainCitation":"(Oleksy et al. 2020; Vadeboncoeur et al. 2021)","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Oleksy et al. 2020; Vadeboncoeur et al. 2021)</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the perspective of </w:t>
      </w:r>
      <w:r w:rsidR="00FD24F7">
        <w:rPr>
          <w:rFonts w:ascii="Times New Roman" w:eastAsia="Times New Roman" w:hAnsi="Times New Roman" w:cs="Times New Roman"/>
          <w:sz w:val="24"/>
          <w:szCs w:val="24"/>
        </w:rPr>
        <w:t xml:space="preserve">temporal deviation in </w:t>
      </w:r>
      <w:r>
        <w:rPr>
          <w:rFonts w:ascii="Times New Roman" w:eastAsia="Times New Roman" w:hAnsi="Times New Roman" w:cs="Times New Roman"/>
          <w:sz w:val="24"/>
          <w:szCs w:val="24"/>
        </w:rPr>
        <w:t>nutritional content, stoichiometric ratios did not differ temporally. Rather, the combined results of our sewage indicator, periphyton community composition, and stoichiometric data suggest that chlorophytes’ capacit</w:t>
      </w:r>
      <w:r w:rsidR="000C270C">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to efficiently </w:t>
      </w:r>
      <w:r w:rsidR="000C270C">
        <w:rPr>
          <w:rFonts w:ascii="Times New Roman" w:eastAsia="Times New Roman" w:hAnsi="Times New Roman" w:cs="Times New Roman"/>
          <w:sz w:val="24"/>
          <w:szCs w:val="24"/>
        </w:rPr>
        <w:t xml:space="preserve">uptake </w:t>
      </w:r>
      <w:r>
        <w:rPr>
          <w:rFonts w:ascii="Times New Roman" w:eastAsia="Times New Roman" w:hAnsi="Times New Roman" w:cs="Times New Roman"/>
          <w:sz w:val="24"/>
          <w:szCs w:val="24"/>
        </w:rPr>
        <w:t>nutrients mea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periphyton </w:t>
      </w:r>
      <w:r w:rsidR="00FD24F7">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consistent sources of nutrients, such </w:t>
      </w:r>
      <w:r w:rsidR="00FD24F7">
        <w:rPr>
          <w:rFonts w:ascii="Times New Roman" w:eastAsia="Times New Roman" w:hAnsi="Times New Roman" w:cs="Times New Roman"/>
          <w:sz w:val="24"/>
          <w:szCs w:val="24"/>
        </w:rPr>
        <w:t xml:space="preserve">as 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plants, </w:t>
      </w:r>
      <w:r>
        <w:rPr>
          <w:rFonts w:ascii="Times New Roman" w:eastAsia="Times New Roman" w:hAnsi="Times New Roman" w:cs="Times New Roman"/>
          <w:sz w:val="24"/>
          <w:szCs w:val="24"/>
        </w:rPr>
        <w:t xml:space="preserve">can actually create 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less nutritious periphyton assemblages at sites with decentralized treatment.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4155DE7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hich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may be consuming the periphyton. Through a stoichiometric lens, our results suggest that s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resources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w:t>
      </w:r>
      <w:r w:rsidR="000C7098">
        <w:rPr>
          <w:rFonts w:ascii="Times New Roman" w:eastAsia="Times New Roman" w:hAnsi="Times New Roman" w:cs="Times New Roman"/>
          <w:sz w:val="24"/>
          <w:szCs w:val="24"/>
        </w:rPr>
        <w:t xml:space="preserve"> </w:t>
      </w:r>
      <w:r w:rsidR="000C7098">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particularly 20:5ω3, that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transient and potentially vulnerable to prolonged or enhanced sewage loading that could come about through an extended tourism season or increased lakeside development</w:t>
      </w:r>
      <w:r w:rsidR="000C7098">
        <w:rPr>
          <w:rFonts w:ascii="Times New Roman" w:eastAsia="Times New Roman" w:hAnsi="Times New Roman" w:cs="Times New Roman"/>
          <w:sz w:val="24"/>
          <w:szCs w:val="24"/>
        </w:rPr>
        <w:t xml:space="preserve"> with decentralized sewage treatment</w:t>
      </w:r>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177C018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w:t>
      </w:r>
      <w:r w:rsidR="000C7098">
        <w:rPr>
          <w:rFonts w:ascii="Times New Roman" w:eastAsia="Times New Roman" w:hAnsi="Times New Roman" w:cs="Times New Roman"/>
          <w:sz w:val="24"/>
          <w:szCs w:val="24"/>
        </w:rPr>
        <w:t xml:space="preserve"> </w:t>
      </w:r>
      <w:r w:rsidR="000C7098">
        <w:rPr>
          <w:rFonts w:ascii="Times New Roman" w:eastAsia="Times New Roman" w:hAnsi="Times New Roman" w:cs="Times New Roman"/>
          <w:sz w:val="24"/>
          <w:szCs w:val="24"/>
        </w:rPr>
        <w:fldChar w:fldCharType="begin"/>
      </w:r>
      <w:r w:rsidR="000C7098">
        <w:rPr>
          <w:rFonts w:ascii="Times New Roman" w:eastAsia="Times New Roman" w:hAnsi="Times New Roman" w:cs="Times New Roman"/>
          <w:sz w:val="24"/>
          <w:szCs w:val="24"/>
        </w:rPr>
        <w:instrText xml:space="preserve"> ADDIN ZOTERO_ITEM CSL_CITATION {"citationID":"U3mwCcbx","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7098">
        <w:rPr>
          <w:rFonts w:ascii="Times New Roman" w:eastAsia="Times New Roman" w:hAnsi="Times New Roman" w:cs="Times New Roman"/>
          <w:sz w:val="24"/>
          <w:szCs w:val="24"/>
        </w:rPr>
        <w:fldChar w:fldCharType="separate"/>
      </w:r>
      <w:r w:rsidR="000C7098" w:rsidRPr="000C7098">
        <w:rPr>
          <w:rFonts w:ascii="Times New Roman" w:hAnsi="Times New Roman" w:cs="Times New Roman"/>
          <w:sz w:val="24"/>
        </w:rPr>
        <w:t>(Ellis et al. 2011)</w:t>
      </w:r>
      <w:r w:rsidR="000C70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distinct signs of eutrophication in the nearshore, particularly near areas with larger human populations. While Flathead receives nutrients from multiple sources, the repeated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community structure as well as nutrition available to the lake’s larger food web. While our data do not include higher trophic levels’ response to changing resources, our data do support the idea that grazing macroinvertebrate </w:t>
      </w:r>
      <w:r>
        <w:rPr>
          <w:rFonts w:ascii="Times New Roman" w:eastAsia="Times New Roman" w:hAnsi="Times New Roman" w:cs="Times New Roman"/>
          <w:sz w:val="24"/>
          <w:szCs w:val="24"/>
        </w:rPr>
        <w:lastRenderedPageBreak/>
        <w:t xml:space="preserve">communities would need to respond somehow,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5C929B78"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Flathead’s shoreline and within Flathead’s watershed may increase potential for eutrophication hot spots or hot moments within the nearshore. While pelagic samples are useful for describing the lake’s overall status, nearshore samplings can aid managers in identifying pollution sources before the entire system is affected. While Flathead’s large volume, short hydraulic residence time, and lack of intense development throughout its basin likely buffer moments and areas of sewage pollution from affecting the larger system, 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2019), have likewise experienced localized eutrophication in the nearshore. While many of these cases implicated sewage as the source of increased nutrient concentrations and filamentous algal abundance, incorporating sewage specific indicators, such as PPCPs as well as branched- and odd-chain fatty acids, may be necessary to directly associate ecological consequences with sewage pollution. As observed in Flathead Lake, repeated PPCP sampling throughout the system has the potential to define areas and times of greatest concern, especially in areas where wastewater treatment infrastructure and temporal swings in human population may vary throughout a system. When human population and sewage indicator data are paired with co-located biological data, managers can better understand and mitigate ecological consequences before they occur throughout the entire lake. At regional and even national scales, co-located sewage indicator and biological data can be useful tools to synthesize ramifications of sewage pollution across systems and timescales, thereby enabling coordination between national, regional, and local monitoring and mitigation 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749FEFB6" w14:textId="77777777" w:rsidR="003B1E7C" w:rsidRDefault="003B1E7C">
      <w:pPr>
        <w:rPr>
          <w:rFonts w:ascii="Times New Roman" w:eastAsia="Times New Roman" w:hAnsi="Times New Roman" w:cs="Times New Roman"/>
          <w:b/>
          <w:sz w:val="24"/>
          <w:szCs w:val="24"/>
        </w:rPr>
      </w:pPr>
    </w:p>
    <w:p w14:paraId="12E167FC" w14:textId="77777777" w:rsidR="000C7098" w:rsidRDefault="003B1E7C" w:rsidP="000C7098">
      <w:pPr>
        <w:pStyle w:val="Bibliography"/>
      </w:pPr>
      <w:r>
        <w:rPr>
          <w:rFonts w:eastAsia="Times New Roman"/>
          <w:b/>
        </w:rPr>
        <w:fldChar w:fldCharType="begin"/>
      </w:r>
      <w:r w:rsidR="00071DF4">
        <w:rPr>
          <w:rFonts w:eastAsia="Times New Roman"/>
          <w:b/>
        </w:rPr>
        <w:instrText xml:space="preserve"> ADDIN ZOTERO_BIBL {"uncited":[],"omitted":[],"custom":[]} CSL_BIBLIOGRAPHY </w:instrText>
      </w:r>
      <w:r>
        <w:rPr>
          <w:rFonts w:eastAsia="Times New Roman"/>
          <w:b/>
        </w:rPr>
        <w:fldChar w:fldCharType="separate"/>
      </w:r>
      <w:r w:rsidR="000C7098">
        <w:t xml:space="preserve">Anderson, M. J. 2001. A new method for non-parametric multivariate analysis of variance. Austral Ecology </w:t>
      </w:r>
      <w:r w:rsidR="000C7098">
        <w:rPr>
          <w:b/>
          <w:bCs/>
        </w:rPr>
        <w:t>26</w:t>
      </w:r>
      <w:r w:rsidR="000C7098">
        <w:t>: 32–46. doi:10.1111/j.1442-9993.</w:t>
      </w:r>
      <w:proofErr w:type="gramStart"/>
      <w:r w:rsidR="000C7098">
        <w:t>2001.01070.pp</w:t>
      </w:r>
      <w:proofErr w:type="gramEnd"/>
      <w:r w:rsidR="000C7098">
        <w:t>.x</w:t>
      </w:r>
    </w:p>
    <w:p w14:paraId="6C5EE5D7" w14:textId="77777777" w:rsidR="000C7098" w:rsidRDefault="000C7098" w:rsidP="000C7098">
      <w:pPr>
        <w:pStyle w:val="Bibliography"/>
      </w:pPr>
      <w:proofErr w:type="spellStart"/>
      <w:r>
        <w:t>Arnnok</w:t>
      </w:r>
      <w:proofErr w:type="spellEnd"/>
      <w:r>
        <w:t xml:space="preserve">, P., R. R. Singh, R. </w:t>
      </w:r>
      <w:proofErr w:type="spellStart"/>
      <w:r>
        <w:t>Burakham</w:t>
      </w:r>
      <w:proofErr w:type="spellEnd"/>
      <w:r>
        <w:t>, A. Pérez-</w:t>
      </w:r>
      <w:proofErr w:type="spellStart"/>
      <w:r>
        <w:t>Fuentetaja</w:t>
      </w:r>
      <w:proofErr w:type="spellEnd"/>
      <w:r>
        <w:t xml:space="preserve">, and D. S. Aga. 2017. Selective Uptake and Bioaccumulation of Antidepressants in Fish from Effluent-Impacted Niagara River. Environ. Sci. Technol. </w:t>
      </w:r>
      <w:r>
        <w:rPr>
          <w:b/>
          <w:bCs/>
        </w:rPr>
        <w:t>51</w:t>
      </w:r>
      <w:r>
        <w:t xml:space="preserve">: 10652–10662. </w:t>
      </w:r>
      <w:proofErr w:type="gramStart"/>
      <w:r>
        <w:t>doi:10.1021/acs.est</w:t>
      </w:r>
      <w:proofErr w:type="gramEnd"/>
      <w:r>
        <w:t>.7b02912</w:t>
      </w:r>
    </w:p>
    <w:p w14:paraId="0FA46B42" w14:textId="77777777" w:rsidR="000C7098" w:rsidRDefault="000C7098" w:rsidP="000C7098">
      <w:pPr>
        <w:pStyle w:val="Bibliography"/>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31B38A16" w14:textId="77777777" w:rsidR="000C7098" w:rsidRDefault="000C7098" w:rsidP="000C7098">
      <w:pPr>
        <w:pStyle w:val="Bibliography"/>
      </w:pPr>
      <w:proofErr w:type="spellStart"/>
      <w:r>
        <w:t>Axler</w:t>
      </w:r>
      <w:proofErr w:type="spellEnd"/>
      <w:r>
        <w:t xml:space="preserve">, R. P., and J. E. Reuter. 1996. Nitrate uptake by phytoplankton and periphyton: Whole-lake enrichments and mesocosm-^ 1^ 5N experiments in an oligotrophic lake. Limnology and Oceanography </w:t>
      </w:r>
      <w:r>
        <w:rPr>
          <w:b/>
          <w:bCs/>
        </w:rPr>
        <w:t>41</w:t>
      </w:r>
      <w:r>
        <w:t>: 659–671.</w:t>
      </w:r>
    </w:p>
    <w:p w14:paraId="4FC52FEE" w14:textId="77777777" w:rsidR="000C7098" w:rsidRDefault="000C7098" w:rsidP="000C7098">
      <w:pPr>
        <w:pStyle w:val="Bibliography"/>
      </w:pPr>
      <w:r>
        <w:t xml:space="preserve">Azim, M. E., M. C. J. </w:t>
      </w:r>
      <w:proofErr w:type="spellStart"/>
      <w:r>
        <w:t>Verdegem</w:t>
      </w:r>
      <w:proofErr w:type="spellEnd"/>
      <w:r>
        <w:t>, A. A. van Dam, and M. C. M. Beveridge. 2005. Periphyton: Ecology, Exploitation and Management, CABI.</w:t>
      </w:r>
    </w:p>
    <w:p w14:paraId="5ACC914E" w14:textId="77777777" w:rsidR="000C7098" w:rsidRDefault="000C7098" w:rsidP="000C7098">
      <w:pPr>
        <w:pStyle w:val="Bibliography"/>
      </w:pPr>
      <w:r>
        <w:t xml:space="preserve">Bai, X., and K. Acharya. 2017. Algae-mediated removal of selected pharmaceutical and personal care products (PPCPs) from Lake Mead water. Science of The Total Environment </w:t>
      </w:r>
      <w:r>
        <w:rPr>
          <w:b/>
          <w:bCs/>
        </w:rPr>
        <w:t>581–582</w:t>
      </w:r>
      <w:r>
        <w:t xml:space="preserve">: 734–740. </w:t>
      </w:r>
      <w:proofErr w:type="gramStart"/>
      <w:r>
        <w:t>doi:10.1016/j.scitotenv</w:t>
      </w:r>
      <w:proofErr w:type="gramEnd"/>
      <w:r>
        <w:t>.2016.12.192</w:t>
      </w:r>
    </w:p>
    <w:p w14:paraId="74EF40FD" w14:textId="77777777" w:rsidR="000C7098" w:rsidRDefault="000C7098" w:rsidP="000C7098">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199D1A15" w14:textId="77777777" w:rsidR="000C7098" w:rsidRDefault="000C7098" w:rsidP="000C7098">
      <w:pPr>
        <w:pStyle w:val="Bibliography"/>
      </w:pPr>
      <w:r>
        <w:t>Biggs, B., and C. Kilroy. 2000. Stream periphyton monitoring manual. New Zealand Ministry for the Environment/NIWA.</w:t>
      </w:r>
    </w:p>
    <w:p w14:paraId="3AFE47F5" w14:textId="77777777" w:rsidR="000C7098" w:rsidRDefault="000C7098" w:rsidP="000C7098">
      <w:pPr>
        <w:pStyle w:val="Bibliography"/>
      </w:pPr>
      <w:proofErr w:type="spellStart"/>
      <w:r>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w:t>
      </w:r>
      <w:r>
        <w:lastRenderedPageBreak/>
        <w:t xml:space="preserve">abundance, toxicity and factors influencing growth. Limnology and Freshwater Biology </w:t>
      </w:r>
      <w:r>
        <w:rPr>
          <w:b/>
          <w:bCs/>
        </w:rPr>
        <w:t>1</w:t>
      </w:r>
      <w:r>
        <w:t>: 1101–1110. doi:10.31951/2658-3518-2021-A-1-1101</w:t>
      </w:r>
    </w:p>
    <w:p w14:paraId="481B61E9" w14:textId="77777777" w:rsidR="000C7098" w:rsidRDefault="000C7098" w:rsidP="000C7098">
      <w:pPr>
        <w:pStyle w:val="Bibliography"/>
      </w:pPr>
      <w:proofErr w:type="spellStart"/>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5D8814AA" w14:textId="77777777" w:rsidR="000C7098" w:rsidRDefault="000C7098" w:rsidP="000C7098">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488DA29C" w14:textId="77777777" w:rsidR="000C7098" w:rsidRDefault="000C7098" w:rsidP="000C7098">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7CA4273D" w14:textId="77777777" w:rsidR="000C7098" w:rsidRDefault="000C7098" w:rsidP="000C7098">
      <w:pPr>
        <w:pStyle w:val="Bibliography"/>
      </w:pPr>
      <w:proofErr w:type="spellStart"/>
      <w:r>
        <w:t>Dunnington</w:t>
      </w:r>
      <w:proofErr w:type="spellEnd"/>
      <w:r>
        <w:t xml:space="preserve">, D. 2021. </w:t>
      </w:r>
      <w:proofErr w:type="spellStart"/>
      <w:r>
        <w:t>ggspatial</w:t>
      </w:r>
      <w:proofErr w:type="spellEnd"/>
      <w:r>
        <w:t>: Spatial Data Framework for ggplot</w:t>
      </w:r>
      <w:proofErr w:type="gramStart"/>
      <w:r>
        <w:t>2,.</w:t>
      </w:r>
      <w:proofErr w:type="gramEnd"/>
    </w:p>
    <w:p w14:paraId="408256EE" w14:textId="77777777" w:rsidR="000C7098" w:rsidRDefault="000C7098" w:rsidP="000C7098">
      <w:pPr>
        <w:pStyle w:val="Bibliography"/>
      </w:pPr>
      <w:r>
        <w:t xml:space="preserve">Edmondson, W. T. 1970. Phosphorus, Nitrogen, and Algae in Lake Washington after Diversion of Sewage. Science </w:t>
      </w:r>
      <w:r>
        <w:rPr>
          <w:b/>
          <w:bCs/>
        </w:rPr>
        <w:t>169</w:t>
      </w:r>
      <w:r>
        <w:t>: 690–691.</w:t>
      </w:r>
    </w:p>
    <w:p w14:paraId="634DC765" w14:textId="77777777" w:rsidR="000C7098" w:rsidRDefault="000C7098" w:rsidP="000C7098">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39E74CDA" w14:textId="77777777" w:rsidR="000C7098" w:rsidRDefault="000C7098" w:rsidP="000C7098">
      <w:pPr>
        <w:pStyle w:val="Bibliography"/>
      </w:pPr>
      <w:proofErr w:type="spellStart"/>
      <w:r>
        <w:t>Elser</w:t>
      </w:r>
      <w:proofErr w:type="spellEnd"/>
      <w:r>
        <w:t xml:space="preserve">, J. J., T. Andersen, J. S. Baron, and others. 2009. Shifts in Lake N:P Stoichiometry and Nutrient Limitation Driven by Atmospheric Nitrogen Deposition. Science </w:t>
      </w:r>
      <w:r>
        <w:rPr>
          <w:b/>
          <w:bCs/>
        </w:rPr>
        <w:t>326</w:t>
      </w:r>
      <w:r>
        <w:t>: 835–837. doi:10.1126/science.1176199</w:t>
      </w:r>
    </w:p>
    <w:p w14:paraId="797C14E5" w14:textId="77777777" w:rsidR="000C7098" w:rsidRDefault="000C7098" w:rsidP="000C7098">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283A7CE5" w14:textId="77777777" w:rsidR="000C7098" w:rsidRDefault="000C7098" w:rsidP="000C7098">
      <w:pPr>
        <w:pStyle w:val="Bibliography"/>
      </w:pPr>
      <w:r>
        <w:lastRenderedPageBreak/>
        <w:t xml:space="preserve">Fink, P., L. Peters, and E. </w:t>
      </w:r>
      <w:proofErr w:type="gramStart"/>
      <w:r>
        <w:t>Von</w:t>
      </w:r>
      <w:proofErr w:type="gramEnd"/>
      <w:r>
        <w:t xml:space="preserve"> </w:t>
      </w:r>
      <w:proofErr w:type="spellStart"/>
      <w:r>
        <w:t>Elert</w:t>
      </w:r>
      <w:proofErr w:type="spellEnd"/>
      <w:r>
        <w:t xml:space="preserve">. 2006. Stoichiometric mismatch between littoral invertebrates and their periphyton food. </w:t>
      </w:r>
      <w:proofErr w:type="spellStart"/>
      <w:r>
        <w:t>Archiv</w:t>
      </w:r>
      <w:proofErr w:type="spellEnd"/>
      <w:r>
        <w:t xml:space="preserve"> </w:t>
      </w:r>
      <w:proofErr w:type="spellStart"/>
      <w:r>
        <w:t>für</w:t>
      </w:r>
      <w:proofErr w:type="spellEnd"/>
      <w:r>
        <w:t xml:space="preserve"> </w:t>
      </w:r>
      <w:proofErr w:type="spellStart"/>
      <w:r>
        <w:t>Hydrobiologie</w:t>
      </w:r>
      <w:proofErr w:type="spellEnd"/>
      <w:r>
        <w:t xml:space="preserve"> 145–165. doi:10.1127/0003-9136/2006/0165-0145</w:t>
      </w:r>
    </w:p>
    <w:p w14:paraId="66D61FA7" w14:textId="77777777" w:rsidR="000C7098" w:rsidRDefault="000C7098" w:rsidP="000C7098">
      <w:pPr>
        <w:pStyle w:val="Bibliography"/>
      </w:pPr>
      <w:proofErr w:type="spellStart"/>
      <w:r>
        <w:t>Firke</w:t>
      </w:r>
      <w:proofErr w:type="spellEnd"/>
      <w:r>
        <w:t xml:space="preserve">, S. 2020. janitor: Simple Tools for Examining and Cleaning Dirty </w:t>
      </w:r>
      <w:proofErr w:type="gramStart"/>
      <w:r>
        <w:t>Data,.</w:t>
      </w:r>
      <w:proofErr w:type="gramEnd"/>
    </w:p>
    <w:p w14:paraId="3F8927EE" w14:textId="77777777" w:rsidR="000C7098" w:rsidRDefault="000C7098" w:rsidP="000C7098">
      <w:pPr>
        <w:pStyle w:val="Bibliography"/>
      </w:pPr>
      <w:r>
        <w:t>Fox, J., and S. Weisberg. 2019. An R Companion to Applied Regression, Third. Sage.</w:t>
      </w:r>
    </w:p>
    <w:p w14:paraId="0BCD9C46" w14:textId="77777777" w:rsidR="000C7098" w:rsidRDefault="000C7098" w:rsidP="000C7098">
      <w:pPr>
        <w:pStyle w:val="Bibliography"/>
      </w:pPr>
      <w:r>
        <w:t xml:space="preserve">Frost, P. C., and J. J. </w:t>
      </w:r>
      <w:proofErr w:type="spellStart"/>
      <w:r>
        <w:t>Elser</w:t>
      </w:r>
      <w:proofErr w:type="spellEnd"/>
      <w:r>
        <w:t xml:space="preserve">. 2002. Effects of light and nutrients on the net accumulation and elemental composition of </w:t>
      </w:r>
      <w:proofErr w:type="spellStart"/>
      <w:r>
        <w:t>epilithon</w:t>
      </w:r>
      <w:proofErr w:type="spellEnd"/>
      <w:r>
        <w:t xml:space="preserve"> in boreal lakes. Freshwater Biology </w:t>
      </w:r>
      <w:r>
        <w:rPr>
          <w:b/>
          <w:bCs/>
        </w:rPr>
        <w:t>47</w:t>
      </w:r>
      <w:r>
        <w:t>: 173–183. doi:10.1046/j.1365-2427.</w:t>
      </w:r>
      <w:proofErr w:type="gramStart"/>
      <w:r>
        <w:t>2002.00796.x</w:t>
      </w:r>
      <w:proofErr w:type="gramEnd"/>
    </w:p>
    <w:p w14:paraId="69F0CF7E" w14:textId="77777777" w:rsidR="000C7098" w:rsidRDefault="000C7098" w:rsidP="000C7098">
      <w:pPr>
        <w:pStyle w:val="Bibliography"/>
      </w:pPr>
      <w:r>
        <w:t xml:space="preserve">Frost, P. C., H. Hillebrand, and M. </w:t>
      </w:r>
      <w:proofErr w:type="spellStart"/>
      <w:r>
        <w:t>Kahlert</w:t>
      </w:r>
      <w:proofErr w:type="spellEnd"/>
      <w:r>
        <w:t xml:space="preserve">. 2005. Low algal carbon content and its effect on the </w:t>
      </w:r>
      <w:proofErr w:type="gramStart"/>
      <w:r>
        <w:t>C :</w:t>
      </w:r>
      <w:proofErr w:type="gramEnd"/>
      <w:r>
        <w:t xml:space="preserve"> P stoichiometry of periphyton. Freshwater Biology </w:t>
      </w:r>
      <w:r>
        <w:rPr>
          <w:b/>
          <w:bCs/>
        </w:rPr>
        <w:t>50</w:t>
      </w:r>
      <w:r>
        <w:t>: 1800–1807. doi:10.1111/j.1365-2427.</w:t>
      </w:r>
      <w:proofErr w:type="gramStart"/>
      <w:r>
        <w:t>2005.01449.x</w:t>
      </w:r>
      <w:proofErr w:type="gramEnd"/>
    </w:p>
    <w:p w14:paraId="5654F91A" w14:textId="77777777" w:rsidR="000C7098" w:rsidRDefault="000C7098" w:rsidP="000C7098">
      <w:pPr>
        <w:pStyle w:val="Bibliography"/>
      </w:pPr>
      <w:r>
        <w:t>Furlong, E. T., S. L. Werner, B. D. Anderson, and J. D. Cahill. 2008. Determination of human-health pharmaceuticals in filtered water by chemically modified styrene-</w:t>
      </w:r>
      <w:proofErr w:type="spellStart"/>
      <w:r>
        <w:t>divinylbenze</w:t>
      </w:r>
      <w:proofErr w:type="spellEnd"/>
      <w:r>
        <w:t xml:space="preserve"> resin-based solid-phase extraction and high-performance liquid chromatograph/mass spectrometry. Techniques and Methods 5-B5. Techniques and Methods 5-B5 US Geological Survey.</w:t>
      </w:r>
    </w:p>
    <w:p w14:paraId="14E53C9B" w14:textId="77777777" w:rsidR="000C7098" w:rsidRDefault="000C7098" w:rsidP="000C7098">
      <w:pPr>
        <w:pStyle w:val="Bibliography"/>
      </w:pPr>
      <w:proofErr w:type="spellStart"/>
      <w:r>
        <w:t>Gagolewski</w:t>
      </w:r>
      <w:proofErr w:type="spellEnd"/>
      <w:r>
        <w:t xml:space="preserve">, M. 2020. R package </w:t>
      </w:r>
      <w:proofErr w:type="spellStart"/>
      <w:r>
        <w:t>stringi</w:t>
      </w:r>
      <w:proofErr w:type="spellEnd"/>
      <w:r>
        <w:t xml:space="preserve">: Character string processing </w:t>
      </w:r>
      <w:proofErr w:type="gramStart"/>
      <w:r>
        <w:t>facilities,.</w:t>
      </w:r>
      <w:proofErr w:type="gramEnd"/>
    </w:p>
    <w:p w14:paraId="3952B7D6" w14:textId="77777777" w:rsidR="000C7098" w:rsidRDefault="000C7098" w:rsidP="000C7098">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3563690E" w14:textId="77777777" w:rsidR="000C7098" w:rsidRDefault="000C7098" w:rsidP="000C7098">
      <w:pPr>
        <w:pStyle w:val="Bibliography"/>
      </w:pPr>
      <w:r>
        <w:t xml:space="preserve">Garnier, S. 2018. </w:t>
      </w:r>
      <w:proofErr w:type="spellStart"/>
      <w:r>
        <w:t>viridis</w:t>
      </w:r>
      <w:proofErr w:type="spellEnd"/>
      <w:r>
        <w:t>: Default Color Maps from “</w:t>
      </w:r>
      <w:proofErr w:type="gramStart"/>
      <w:r>
        <w:t>matplotlib,.</w:t>
      </w:r>
      <w:proofErr w:type="gramEnd"/>
      <w:r>
        <w:t>”</w:t>
      </w:r>
    </w:p>
    <w:p w14:paraId="41C20F89" w14:textId="77777777" w:rsidR="000C7098" w:rsidRDefault="000C7098" w:rsidP="000C7098">
      <w:pPr>
        <w:pStyle w:val="Bibliography"/>
      </w:pPr>
      <w:r>
        <w:t xml:space="preserve">Gould, G. K., M. Liu, M. E. Barber, K. A. </w:t>
      </w:r>
      <w:proofErr w:type="spellStart"/>
      <w:r>
        <w:t>Cherkauer</w:t>
      </w:r>
      <w:proofErr w:type="spellEnd"/>
      <w:r>
        <w:t xml:space="preserve">, P. R. Robichaud, and J. C. Adam. 2016. The effects of climate change and extreme wildfire events on runoff erosion over a mountain watershed. Journal of Hydrology </w:t>
      </w:r>
      <w:r>
        <w:rPr>
          <w:b/>
          <w:bCs/>
        </w:rPr>
        <w:t>536</w:t>
      </w:r>
      <w:r>
        <w:t xml:space="preserve">: 74–91. </w:t>
      </w:r>
      <w:proofErr w:type="gramStart"/>
      <w:r>
        <w:t>doi:10.1016/j.jhydrol</w:t>
      </w:r>
      <w:proofErr w:type="gramEnd"/>
      <w:r>
        <w:t>.2016.02.025</w:t>
      </w:r>
    </w:p>
    <w:p w14:paraId="4CDABF41" w14:textId="77777777" w:rsidR="000C7098" w:rsidRDefault="000C7098" w:rsidP="000C7098">
      <w:pPr>
        <w:pStyle w:val="Bibliography"/>
      </w:pPr>
      <w:r>
        <w:lastRenderedPageBreak/>
        <w:t xml:space="preserve">Graham, M. D., R. D. </w:t>
      </w:r>
      <w:proofErr w:type="spellStart"/>
      <w:r>
        <w:t>Vinebrooke</w:t>
      </w:r>
      <w:proofErr w:type="spellEnd"/>
      <w:r>
        <w:t xml:space="preserve">, and M. Turner. 2006. Coupling of boreal forests and lakes: Effects of conifer pollen on littoral communities. Limnology and Oceanography </w:t>
      </w:r>
      <w:r>
        <w:rPr>
          <w:b/>
          <w:bCs/>
        </w:rPr>
        <w:t>51</w:t>
      </w:r>
      <w:r>
        <w:t>: 1524–1529. doi:10.4319/lo.2006.51.3.1524</w:t>
      </w:r>
    </w:p>
    <w:p w14:paraId="7EE7FB33" w14:textId="77777777" w:rsidR="000C7098" w:rsidRDefault="000C7098" w:rsidP="000C7098">
      <w:pPr>
        <w:pStyle w:val="Bibliography"/>
      </w:pPr>
      <w:proofErr w:type="spellStart"/>
      <w:r>
        <w:t>Grolemund</w:t>
      </w:r>
      <w:proofErr w:type="spellEnd"/>
      <w:r>
        <w:t xml:space="preserve">, G., and H. Wickham. 2011. Dates and Times Made Easy with </w:t>
      </w:r>
      <w:proofErr w:type="spellStart"/>
      <w:r>
        <w:t>lubridate</w:t>
      </w:r>
      <w:proofErr w:type="spellEnd"/>
      <w:r>
        <w:t xml:space="preserve">. Journal of Statistical Software </w:t>
      </w:r>
      <w:r>
        <w:rPr>
          <w:b/>
          <w:bCs/>
        </w:rPr>
        <w:t>40</w:t>
      </w:r>
      <w:r>
        <w:t>: 1–25.</w:t>
      </w:r>
    </w:p>
    <w:p w14:paraId="249CC485" w14:textId="77777777" w:rsidR="000C7098" w:rsidRDefault="000C7098" w:rsidP="000C7098">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2D2BF8DC" w14:textId="77777777" w:rsidR="000C7098" w:rsidRDefault="000C7098" w:rsidP="000C7098">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0AF6E1E6" w14:textId="77777777" w:rsidR="000C7098" w:rsidRDefault="000C7098" w:rsidP="000C7098">
      <w:pPr>
        <w:pStyle w:val="Bibliography"/>
      </w:pPr>
      <w:r>
        <w:t xml:space="preserve">Hillebrand, H., and U. Sommer. 1999. The nutrient stoichiometry of benthic microalgal growth: Redfield proportions are optimal. Limnology and Oceanography </w:t>
      </w:r>
      <w:r>
        <w:rPr>
          <w:b/>
          <w:bCs/>
        </w:rPr>
        <w:t>44</w:t>
      </w:r>
      <w:r>
        <w:t>: 440–446. doi:10.4319/lo.1999.44.2.0440</w:t>
      </w:r>
    </w:p>
    <w:p w14:paraId="3C44DD17" w14:textId="77777777" w:rsidR="000C7098" w:rsidRDefault="000C7098" w:rsidP="000C7098">
      <w:pPr>
        <w:pStyle w:val="Bibliography"/>
      </w:pPr>
      <w:r>
        <w:t xml:space="preserve">Hohner, A. K., K. Cawley, J. </w:t>
      </w:r>
      <w:proofErr w:type="spellStart"/>
      <w:r>
        <w:t>Oropeza</w:t>
      </w:r>
      <w:proofErr w:type="spellEnd"/>
      <w:r>
        <w:t xml:space="preserve">, R. S. Summers, and F. L. Rosario-Ortiz. 2016. Drinking water treatment response following a Colorado wildfire. Water Research </w:t>
      </w:r>
      <w:r>
        <w:rPr>
          <w:b/>
          <w:bCs/>
        </w:rPr>
        <w:t>105</w:t>
      </w:r>
      <w:r>
        <w:t xml:space="preserve">: 187–198. </w:t>
      </w:r>
      <w:proofErr w:type="gramStart"/>
      <w:r>
        <w:t>doi:10.1016/j.watres</w:t>
      </w:r>
      <w:proofErr w:type="gramEnd"/>
      <w:r>
        <w:t>.2016.08.034</w:t>
      </w:r>
    </w:p>
    <w:p w14:paraId="38E29F76" w14:textId="77777777" w:rsidR="000C7098" w:rsidRDefault="000C7098" w:rsidP="000C7098">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90C3F1E" w14:textId="77777777" w:rsidR="000C7098" w:rsidRDefault="000C7098" w:rsidP="000C7098">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15DE4628" w14:textId="77777777" w:rsidR="000C7098" w:rsidRDefault="000C7098" w:rsidP="000C7098">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0B36215C" w14:textId="77777777" w:rsidR="000C7098" w:rsidRDefault="000C7098" w:rsidP="000C7098">
      <w:pPr>
        <w:pStyle w:val="Bibliography"/>
      </w:pPr>
      <w:proofErr w:type="spellStart"/>
      <w:r>
        <w:lastRenderedPageBreak/>
        <w:t>Kahlert</w:t>
      </w:r>
      <w:proofErr w:type="spellEnd"/>
      <w:r>
        <w:t xml:space="preserve">, M., A. T. </w:t>
      </w:r>
      <w:proofErr w:type="spellStart"/>
      <w:r>
        <w:t>Hasselrot</w:t>
      </w:r>
      <w:proofErr w:type="spellEnd"/>
      <w:r>
        <w:t xml:space="preserve">, H. Hillebrand, and K. </w:t>
      </w:r>
      <w:proofErr w:type="spellStart"/>
      <w:r>
        <w:t>Pettersson</w:t>
      </w:r>
      <w:proofErr w:type="spellEnd"/>
      <w:r>
        <w:t xml:space="preserve">. 2002. Spatial and temporal variation in the biomass and nutrient status of epilithic algae in Lake </w:t>
      </w:r>
      <w:proofErr w:type="spellStart"/>
      <w:r>
        <w:t>Erken</w:t>
      </w:r>
      <w:proofErr w:type="spellEnd"/>
      <w:r>
        <w:t xml:space="preserve">, Sweden. Freshwater Biology </w:t>
      </w:r>
      <w:r>
        <w:rPr>
          <w:b/>
          <w:bCs/>
        </w:rPr>
        <w:t>47</w:t>
      </w:r>
      <w:r>
        <w:t>: 1191–1215. doi:10.1046/j.1365-2427.</w:t>
      </w:r>
      <w:proofErr w:type="gramStart"/>
      <w:r>
        <w:t>2002.00844.x</w:t>
      </w:r>
      <w:proofErr w:type="gramEnd"/>
    </w:p>
    <w:p w14:paraId="36AA7C12" w14:textId="77777777" w:rsidR="000C7098" w:rsidRDefault="000C7098" w:rsidP="000C7098">
      <w:pPr>
        <w:pStyle w:val="Bibliography"/>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45669A7A" w14:textId="77777777" w:rsidR="000C7098" w:rsidRDefault="000C7098" w:rsidP="000C7098">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0C410F4B" w14:textId="77777777" w:rsidR="000C7098" w:rsidRDefault="000C7098" w:rsidP="000C7098">
      <w:pPr>
        <w:pStyle w:val="Bibliography"/>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36F462F9" w14:textId="77777777" w:rsidR="000C7098" w:rsidRDefault="000C7098" w:rsidP="000C7098">
      <w:pPr>
        <w:pStyle w:val="Bibliography"/>
      </w:pPr>
      <w:proofErr w:type="spellStart"/>
      <w:r>
        <w:t>Langsrud</w:t>
      </w:r>
      <w:proofErr w:type="spellEnd"/>
      <w:r>
        <w:t xml:space="preserve">, Ø. 2003. ANOVA for unbalanced data: Use Type II instead of Type III sums of squares. Statistics and Computing </w:t>
      </w:r>
      <w:r>
        <w:rPr>
          <w:b/>
          <w:bCs/>
        </w:rPr>
        <w:t>13</w:t>
      </w:r>
      <w:r>
        <w:t>: 163–167. doi:10.1023/A:1023260610025</w:t>
      </w:r>
    </w:p>
    <w:p w14:paraId="5885C32C" w14:textId="77777777" w:rsidR="000C7098" w:rsidRDefault="000C7098" w:rsidP="000C7098">
      <w:pPr>
        <w:pStyle w:val="Bibliography"/>
      </w:pPr>
      <w:r>
        <w:t xml:space="preserve">Lee, S. S., A. M. </w:t>
      </w:r>
      <w:proofErr w:type="spellStart"/>
      <w:r>
        <w:t>Paspalof</w:t>
      </w:r>
      <w:proofErr w:type="spellEnd"/>
      <w:r>
        <w:t xml:space="preserve">, D. D. Snow, E. K. Richmond, E. J. </w:t>
      </w:r>
      <w:proofErr w:type="spellStart"/>
      <w:r>
        <w:t>Rosi</w:t>
      </w:r>
      <w:proofErr w:type="spellEnd"/>
      <w:r>
        <w:t xml:space="preserve">-Marshall, and J. J. Kelly. 2016. Occurrence and Potential Biological Effects of Amphetamine on Stream Communities. Environmental Science &amp; Technology </w:t>
      </w:r>
      <w:r>
        <w:rPr>
          <w:b/>
          <w:bCs/>
        </w:rPr>
        <w:t>50</w:t>
      </w:r>
      <w:r>
        <w:t xml:space="preserve">: 9727–9735. </w:t>
      </w:r>
      <w:proofErr w:type="gramStart"/>
      <w:r>
        <w:t>doi:10.1021/acs.est</w:t>
      </w:r>
      <w:proofErr w:type="gramEnd"/>
      <w:r>
        <w:t>.6b03717</w:t>
      </w:r>
    </w:p>
    <w:p w14:paraId="1E9D4B39" w14:textId="77777777" w:rsidR="000C7098" w:rsidRDefault="000C7098" w:rsidP="000C7098">
      <w:pPr>
        <w:pStyle w:val="Bibliography"/>
      </w:pPr>
      <w:r>
        <w:t xml:space="preserve">Makepeace, S., and B. </w:t>
      </w:r>
      <w:proofErr w:type="spellStart"/>
      <w:r>
        <w:t>Mladenich</w:t>
      </w:r>
      <w:proofErr w:type="spellEnd"/>
      <w:r>
        <w:t>. 1996. Contribution of Nearshore Nutrient Loads to Flathead Lake.</w:t>
      </w:r>
    </w:p>
    <w:p w14:paraId="135B9430" w14:textId="77777777" w:rsidR="000C7098" w:rsidRDefault="000C7098" w:rsidP="000C7098">
      <w:pPr>
        <w:pStyle w:val="Bibliography"/>
      </w:pPr>
      <w:r>
        <w:t xml:space="preserve">Malison, R. L., B. K. Ellis, A. G. </w:t>
      </w:r>
      <w:proofErr w:type="spellStart"/>
      <w:r>
        <w:t>DelVecchia</w:t>
      </w:r>
      <w:proofErr w:type="spellEnd"/>
      <w:r>
        <w:t xml:space="preserve">, and others. 2020. Remarkable anoxia tolerance by stoneflies from a floodplain aquifer. Ecology </w:t>
      </w:r>
      <w:r>
        <w:rPr>
          <w:b/>
          <w:bCs/>
        </w:rPr>
        <w:t>101</w:t>
      </w:r>
      <w:r>
        <w:t>: e03127. doi:10.1002/ecy.3127</w:t>
      </w:r>
    </w:p>
    <w:p w14:paraId="3B50BE0B" w14:textId="77777777" w:rsidR="000C7098" w:rsidRDefault="000C7098" w:rsidP="000C7098">
      <w:pPr>
        <w:pStyle w:val="Bibliography"/>
      </w:pPr>
      <w:r>
        <w:t xml:space="preserve">McCormick, P. V., and R. J. Stevenson. 1991. Mechanisms of Benthic Algal Succession in Lotic Environments. Ecology </w:t>
      </w:r>
      <w:r>
        <w:rPr>
          <w:b/>
          <w:bCs/>
        </w:rPr>
        <w:t>72</w:t>
      </w:r>
      <w:r>
        <w:t>: 1835–1848. doi:10.2307/1940982</w:t>
      </w:r>
    </w:p>
    <w:p w14:paraId="23978636" w14:textId="77777777" w:rsidR="000C7098" w:rsidRDefault="000C7098" w:rsidP="000C7098">
      <w:pPr>
        <w:pStyle w:val="Bibliography"/>
      </w:pPr>
      <w:r>
        <w:t xml:space="preserve">Meador, J. P., A. Yeh, G. Young, and E. P. Gallagher. 2016. Contaminants of emerging concern in a large temperate estuary. Environmental Pollution </w:t>
      </w:r>
      <w:r>
        <w:rPr>
          <w:b/>
          <w:bCs/>
        </w:rPr>
        <w:t>213</w:t>
      </w:r>
      <w:r>
        <w:t xml:space="preserve">: 254–267. </w:t>
      </w:r>
      <w:proofErr w:type="gramStart"/>
      <w:r>
        <w:t>doi:10.1016/j.envpol</w:t>
      </w:r>
      <w:proofErr w:type="gramEnd"/>
      <w:r>
        <w:t>.2016.01.088</w:t>
      </w:r>
    </w:p>
    <w:p w14:paraId="070493C5" w14:textId="77777777" w:rsidR="000C7098" w:rsidRDefault="000C7098" w:rsidP="000C7098">
      <w:pPr>
        <w:pStyle w:val="Bibliography"/>
      </w:pPr>
      <w:proofErr w:type="spellStart"/>
      <w:r>
        <w:lastRenderedPageBreak/>
        <w:t>Messager</w:t>
      </w:r>
      <w:proofErr w:type="spellEnd"/>
      <w:r>
        <w:t xml:space="preserve">, M. L., B. Lehner, G. Grill, I. </w:t>
      </w:r>
      <w:proofErr w:type="spellStart"/>
      <w:r>
        <w:t>Nedeva</w:t>
      </w:r>
      <w:proofErr w:type="spellEnd"/>
      <w:r>
        <w:t xml:space="preserve">, and O. Schmitt. 2016. Estimating the volume and age of water stored in global lakes using a geo-statistical approach. Nature Communications </w:t>
      </w:r>
      <w:r>
        <w:rPr>
          <w:b/>
          <w:bCs/>
        </w:rPr>
        <w:t>7</w:t>
      </w:r>
      <w:r>
        <w:t>: 13603. doi:10.1038/ncomms13603</w:t>
      </w:r>
    </w:p>
    <w:p w14:paraId="55A5B159" w14:textId="77777777" w:rsidR="000C7098" w:rsidRDefault="000C7098" w:rsidP="000C7098">
      <w:pPr>
        <w:pStyle w:val="Bibliography"/>
      </w:pPr>
      <w:r>
        <w:t xml:space="preserve">Meyer, M. F., T. </w:t>
      </w:r>
      <w:proofErr w:type="spellStart"/>
      <w:r>
        <w:t>Ozersky</w:t>
      </w:r>
      <w:proofErr w:type="spellEnd"/>
      <w:r>
        <w:t>, K. H. Woo, and others. Effects of spatially heterogeneous lakeside development on nearshore biotic communities in a large, deep, oligotrophic lake (Lake Baikal, Siberia).</w:t>
      </w:r>
    </w:p>
    <w:p w14:paraId="509199CB" w14:textId="77777777" w:rsidR="000C7098" w:rsidRDefault="000C7098" w:rsidP="000C7098">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7CC5E140" w14:textId="77777777" w:rsidR="000C7098" w:rsidRDefault="000C7098" w:rsidP="000C7098">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4E5F52A7" w14:textId="77777777" w:rsidR="000C7098" w:rsidRDefault="000C7098" w:rsidP="000C7098">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39F2BAFE" w14:textId="77777777" w:rsidR="000C7098" w:rsidRDefault="000C7098" w:rsidP="000C7098">
      <w:pPr>
        <w:pStyle w:val="Bibliography"/>
      </w:pPr>
      <w:r>
        <w:t xml:space="preserve">Naranjo, R. C., R. G. </w:t>
      </w:r>
      <w:proofErr w:type="spellStart"/>
      <w:r>
        <w:t>Niswonger</w:t>
      </w:r>
      <w:proofErr w:type="spellEnd"/>
      <w:r>
        <w:t xml:space="preserve">, D. Smith, D. </w:t>
      </w:r>
      <w:proofErr w:type="spellStart"/>
      <w:r>
        <w:t>Rosenberry</w:t>
      </w:r>
      <w:proofErr w:type="spellEnd"/>
      <w:r>
        <w:t xml:space="preserve">, and S. Chandra. 2019. Linkages between hydrology and seasonal variations of nutrients and periphyton in a large oligotrophic subalpine lake. Journal of Hydrology </w:t>
      </w:r>
      <w:r>
        <w:rPr>
          <w:b/>
          <w:bCs/>
        </w:rPr>
        <w:t>568</w:t>
      </w:r>
      <w:r>
        <w:t xml:space="preserve">: 877–890. </w:t>
      </w:r>
      <w:proofErr w:type="gramStart"/>
      <w:r>
        <w:t>doi:10.1016/J.JHYDROL</w:t>
      </w:r>
      <w:proofErr w:type="gramEnd"/>
      <w:r>
        <w:t>.2018.11.033</w:t>
      </w:r>
    </w:p>
    <w:p w14:paraId="2FFC7273" w14:textId="77777777" w:rsidR="000C7098" w:rsidRDefault="000C7098" w:rsidP="000C7098">
      <w:pPr>
        <w:pStyle w:val="Bibliography"/>
      </w:pPr>
      <w:r>
        <w:t xml:space="preserve">Nichols, D. S., P. D. Nichols, and T. A. McMeekin. 1993. Polyunsaturated fatty acids in Antarctic bacteria. </w:t>
      </w:r>
      <w:proofErr w:type="spellStart"/>
      <w:r>
        <w:t>Antartic</w:t>
      </w:r>
      <w:proofErr w:type="spellEnd"/>
      <w:r>
        <w:t xml:space="preserve"> science </w:t>
      </w:r>
      <w:r>
        <w:rPr>
          <w:b/>
          <w:bCs/>
        </w:rPr>
        <w:t>5</w:t>
      </w:r>
      <w:r>
        <w:t>: 149–160. doi:10.1017/S0954102093000215</w:t>
      </w:r>
    </w:p>
    <w:p w14:paraId="02BF66E5" w14:textId="77777777" w:rsidR="000C7098" w:rsidRDefault="000C7098" w:rsidP="000C7098">
      <w:pPr>
        <w:pStyle w:val="Bibliography"/>
      </w:pPr>
      <w:r>
        <w:t xml:space="preserve">Oksanen, J., F. G. Blanchet, M. Friendly, and others. 2019. vegan: Community Ecology </w:t>
      </w:r>
      <w:proofErr w:type="gramStart"/>
      <w:r>
        <w:t>Package,.</w:t>
      </w:r>
      <w:proofErr w:type="gramEnd"/>
    </w:p>
    <w:p w14:paraId="03DB0CC0" w14:textId="77777777" w:rsidR="000C7098" w:rsidRDefault="000C7098" w:rsidP="000C7098">
      <w:pPr>
        <w:pStyle w:val="Bibliography"/>
      </w:pPr>
      <w:proofErr w:type="spellStart"/>
      <w:r>
        <w:lastRenderedPageBreak/>
        <w:t>Oleksy</w:t>
      </w:r>
      <w:proofErr w:type="spellEnd"/>
      <w:r>
        <w:t xml:space="preserve">, I. A., J. S. Baron, and W. S. Beck. 2020. Nutrients and warming alter mountain lake benthic algal structure and function. Freshwater Science </w:t>
      </w:r>
      <w:r>
        <w:rPr>
          <w:b/>
          <w:bCs/>
        </w:rPr>
        <w:t>40</w:t>
      </w:r>
      <w:r>
        <w:t>: 88–102. doi:10.1086/713068</w:t>
      </w:r>
    </w:p>
    <w:p w14:paraId="0584E604" w14:textId="77777777" w:rsidR="000C7098" w:rsidRDefault="000C7098" w:rsidP="000C7098">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5678DDC4" w14:textId="77777777" w:rsidR="000C7098" w:rsidRDefault="000C7098" w:rsidP="000C7098">
      <w:pPr>
        <w:pStyle w:val="Bibliography"/>
      </w:pPr>
      <w:proofErr w:type="spellStart"/>
      <w:r>
        <w:t>Pebesma</w:t>
      </w:r>
      <w:proofErr w:type="spellEnd"/>
      <w:r>
        <w:t xml:space="preserve">, E. 2018. Simple Features for R: Standardized Support for Spatial Vector Data. The R Journal </w:t>
      </w:r>
      <w:r>
        <w:rPr>
          <w:b/>
          <w:bCs/>
        </w:rPr>
        <w:t>10</w:t>
      </w:r>
      <w:r>
        <w:t>: 439–446. doi:10.32614/RJ-2018-009</w:t>
      </w:r>
    </w:p>
    <w:p w14:paraId="75E08D3B" w14:textId="77777777" w:rsidR="000C7098" w:rsidRDefault="000C7098" w:rsidP="000C7098">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4297125C" w14:textId="77777777" w:rsidR="000C7098" w:rsidRDefault="000C7098" w:rsidP="000C7098">
      <w:pPr>
        <w:pStyle w:val="Bibliography"/>
      </w:pPr>
      <w:r>
        <w:t xml:space="preserve">R Core Team. 2019. R: A Language and Environment for Statistical </w:t>
      </w:r>
      <w:proofErr w:type="gramStart"/>
      <w:r>
        <w:t>Computing,.</w:t>
      </w:r>
      <w:proofErr w:type="gramEnd"/>
    </w:p>
    <w:p w14:paraId="38A82C10" w14:textId="77777777" w:rsidR="000C7098" w:rsidRDefault="000C7098" w:rsidP="000C7098">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26AF3715" w14:textId="77777777" w:rsidR="000C7098" w:rsidRDefault="000C7098" w:rsidP="000C7098">
      <w:pPr>
        <w:pStyle w:val="Bibliography"/>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2AE0EF3B" w14:textId="77777777" w:rsidR="000C7098" w:rsidRDefault="000C7098" w:rsidP="000C7098">
      <w:pPr>
        <w:pStyle w:val="Bibliography"/>
      </w:pPr>
      <w:proofErr w:type="spellStart"/>
      <w:r>
        <w:t>Rocchetta</w:t>
      </w:r>
      <w:proofErr w:type="spellEnd"/>
      <w:r>
        <w:t xml:space="preserve">, I., M. Y. </w:t>
      </w:r>
      <w:proofErr w:type="spellStart"/>
      <w:r>
        <w:t>Pasquevich</w:t>
      </w:r>
      <w:proofErr w:type="spellEnd"/>
      <w:r>
        <w:t xml:space="preserve">, H. Heras, M. del C. Ríos de Molina, and C. M. </w:t>
      </w:r>
      <w:proofErr w:type="spellStart"/>
      <w:r>
        <w:t>Luquet</w:t>
      </w:r>
      <w:proofErr w:type="spellEnd"/>
      <w:r>
        <w:t xml:space="preserve">. 2014. Effects of sewage discharges on lipid and fatty acid composition of the Patagonian bivalve </w:t>
      </w:r>
      <w:proofErr w:type="spellStart"/>
      <w:r>
        <w:t>Diplodon</w:t>
      </w:r>
      <w:proofErr w:type="spellEnd"/>
      <w:r>
        <w:t xml:space="preserve"> chilensis. Marine Pollution Bulletin </w:t>
      </w:r>
      <w:r>
        <w:rPr>
          <w:b/>
          <w:bCs/>
        </w:rPr>
        <w:t>79</w:t>
      </w:r>
      <w:r>
        <w:t xml:space="preserve">: 211–219. </w:t>
      </w:r>
      <w:proofErr w:type="gramStart"/>
      <w:r>
        <w:t>doi:10.1016/j.marpolbul</w:t>
      </w:r>
      <w:proofErr w:type="gramEnd"/>
      <w:r>
        <w:t>.2013.12.011</w:t>
      </w:r>
    </w:p>
    <w:p w14:paraId="124672AB" w14:textId="77777777" w:rsidR="000C7098" w:rsidRDefault="000C7098" w:rsidP="000C7098">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33A9C17F" w14:textId="77777777" w:rsidR="000C7098" w:rsidRDefault="000C7098" w:rsidP="000C7098">
      <w:pPr>
        <w:pStyle w:val="Bibliography"/>
      </w:pPr>
      <w:proofErr w:type="spellStart"/>
      <w:r>
        <w:lastRenderedPageBreak/>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1270E188" w14:textId="77777777" w:rsidR="000C7098" w:rsidRDefault="000C7098" w:rsidP="000C7098">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0F88E152" w14:textId="77777777" w:rsidR="000C7098" w:rsidRDefault="000C7098" w:rsidP="000C7098">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1138C223" w14:textId="77777777" w:rsidR="000C7098" w:rsidRDefault="000C7098" w:rsidP="000C7098">
      <w:pPr>
        <w:pStyle w:val="Bibliography"/>
      </w:pPr>
      <w:proofErr w:type="spellStart"/>
      <w:r>
        <w:t>Seguel</w:t>
      </w:r>
      <w:proofErr w:type="spellEnd"/>
      <w:r>
        <w:t xml:space="preserve">, C. G., S. M. </w:t>
      </w:r>
      <w:proofErr w:type="spellStart"/>
      <w:r>
        <w:t>Mudge</w:t>
      </w:r>
      <w:proofErr w:type="spellEnd"/>
      <w:r>
        <w:t xml:space="preserve">, C. Salgado, and M. Toledo. 2001. Tracing Sewage in the Marine Environment: altered signatures in Concepción Bay, Chile. Water Research </w:t>
      </w:r>
      <w:r>
        <w:rPr>
          <w:b/>
          <w:bCs/>
        </w:rPr>
        <w:t>35</w:t>
      </w:r>
      <w:r>
        <w:t>: 4166–4174. doi:10.1016/S0043-1354(01)00146-4</w:t>
      </w:r>
    </w:p>
    <w:p w14:paraId="497C66CC" w14:textId="77777777" w:rsidR="000C7098" w:rsidRDefault="000C7098" w:rsidP="000C7098">
      <w:pPr>
        <w:pStyle w:val="Bibliography"/>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44806EC9" w14:textId="77777777" w:rsidR="000C7098" w:rsidRDefault="000C7098" w:rsidP="000C7098">
      <w:pPr>
        <w:pStyle w:val="Bibliography"/>
      </w:pPr>
      <w:r>
        <w:t xml:space="preserve">Sommer, U., R. Adrian, L. De </w:t>
      </w:r>
      <w:proofErr w:type="spellStart"/>
      <w:r>
        <w:t>Senerpont</w:t>
      </w:r>
      <w:proofErr w:type="spellEnd"/>
      <w:r>
        <w:t xml:space="preserve"> </w:t>
      </w:r>
      <w:proofErr w:type="spellStart"/>
      <w:r>
        <w:t>Domis</w:t>
      </w:r>
      <w:proofErr w:type="spellEnd"/>
      <w:r>
        <w:t xml:space="preserve">, and others. 2012. Beyond the Plankton Ecology Group (PEG) Model: Mechanisms Driving Plankton Succession. Annual Review of Ecology, Evolution, and Systematics </w:t>
      </w:r>
      <w:r>
        <w:rPr>
          <w:b/>
          <w:bCs/>
        </w:rPr>
        <w:t>43</w:t>
      </w:r>
      <w:r>
        <w:t>: 429–448. doi:10.1146/annurev-ecolsys-110411-160251</w:t>
      </w:r>
    </w:p>
    <w:p w14:paraId="0E26E439" w14:textId="77777777" w:rsidR="000C7098" w:rsidRDefault="000C7098" w:rsidP="000C7098">
      <w:pPr>
        <w:pStyle w:val="Bibliography"/>
      </w:pPr>
      <w:r>
        <w:t xml:space="preserve">Sommer, U., Z. Maciej </w:t>
      </w:r>
      <w:proofErr w:type="spellStart"/>
      <w:r>
        <w:t>Gleiwicz</w:t>
      </w:r>
      <w:proofErr w:type="spellEnd"/>
      <w:r>
        <w:t xml:space="preserve">, W. Lampert, and A. Duncan. 1986. The PEG-model of seasonal succession of planktonic events in fresh waters. </w:t>
      </w:r>
      <w:proofErr w:type="spellStart"/>
      <w:r>
        <w:t>Archiv</w:t>
      </w:r>
      <w:proofErr w:type="spellEnd"/>
      <w:r>
        <w:t xml:space="preserve"> Fur </w:t>
      </w:r>
      <w:proofErr w:type="spellStart"/>
      <w:r>
        <w:t>Hydrobiologie</w:t>
      </w:r>
      <w:proofErr w:type="spellEnd"/>
      <w:r>
        <w:t xml:space="preserve"> </w:t>
      </w:r>
      <w:r>
        <w:rPr>
          <w:b/>
          <w:bCs/>
        </w:rPr>
        <w:t>106</w:t>
      </w:r>
      <w:r>
        <w:t>: 433–471.</w:t>
      </w:r>
    </w:p>
    <w:p w14:paraId="050E11F6" w14:textId="77777777" w:rsidR="000C7098" w:rsidRDefault="000C7098" w:rsidP="000C7098">
      <w:pPr>
        <w:pStyle w:val="Bibliography"/>
      </w:pPr>
      <w:r>
        <w:t xml:space="preserve">South, A. 2017. </w:t>
      </w:r>
      <w:proofErr w:type="spellStart"/>
      <w:r>
        <w:t>rnaturalearth</w:t>
      </w:r>
      <w:proofErr w:type="spellEnd"/>
      <w:r>
        <w:t xml:space="preserve">: World Map Data from Natural </w:t>
      </w:r>
      <w:proofErr w:type="gramStart"/>
      <w:r>
        <w:t>Earth,.</w:t>
      </w:r>
      <w:proofErr w:type="gramEnd"/>
    </w:p>
    <w:p w14:paraId="07D3C723" w14:textId="77777777" w:rsidR="000C7098" w:rsidRDefault="000C7098" w:rsidP="000C7098">
      <w:pPr>
        <w:pStyle w:val="Bibliography"/>
      </w:pPr>
      <w:r>
        <w:t xml:space="preserve">Stanford, J. A., B. K. Ellis, D. G. </w:t>
      </w:r>
      <w:proofErr w:type="spellStart"/>
      <w:r>
        <w:t>Carr</w:t>
      </w:r>
      <w:proofErr w:type="spellEnd"/>
      <w:r>
        <w:t xml:space="preserve">, G. C. Poole, J. A. Craft, and D. W. Chess. 1994a. Diagnostic Analysis of Annual Phosphorus Loading and Pelagic Primary Production in </w:t>
      </w:r>
      <w:r>
        <w:lastRenderedPageBreak/>
        <w:t>Flathead Lake, Montana. FLBS Open File Report 132-94. FLBS Open File Report 132-94.</w:t>
      </w:r>
    </w:p>
    <w:p w14:paraId="628B491A" w14:textId="77777777" w:rsidR="000C7098" w:rsidRDefault="000C7098" w:rsidP="000C7098">
      <w:pPr>
        <w:pStyle w:val="Bibliography"/>
      </w:pPr>
      <w:r>
        <w:t>Stanford, J. A., T. J. Stuart, and B. K. Ellis. 1983. Limnology of Flathead Lake. Flathead River Basin Environmental Impact Study Open File Report 076-83. Open File Report 076-83 U.S. Environmental Protection Agency.</w:t>
      </w:r>
    </w:p>
    <w:p w14:paraId="14805DEA" w14:textId="77777777" w:rsidR="000C7098" w:rsidRDefault="000C7098" w:rsidP="000C7098">
      <w:pPr>
        <w:pStyle w:val="Bibliography"/>
      </w:pPr>
      <w:r>
        <w:t xml:space="preserve">Stanford, J. A., J. V. Ward, and B. K. Ellis. 1994b. 14 - Ecology of the Alluvial Aquifers of the Flathead River, Montana, p. 367–390. </w:t>
      </w:r>
      <w:r>
        <w:rPr>
          <w:i/>
          <w:iCs/>
        </w:rPr>
        <w:t>In</w:t>
      </w:r>
      <w:r>
        <w:t xml:space="preserve"> J. </w:t>
      </w:r>
      <w:proofErr w:type="spellStart"/>
      <w:r>
        <w:t>Gibert</w:t>
      </w:r>
      <w:proofErr w:type="spellEnd"/>
      <w:r>
        <w:t xml:space="preserve">, D.L. </w:t>
      </w:r>
      <w:proofErr w:type="spellStart"/>
      <w:r>
        <w:t>Danielopol</w:t>
      </w:r>
      <w:proofErr w:type="spellEnd"/>
      <w:r>
        <w:t>, and J.A. Stanford [eds.], Groundwater Ecology. Academic Press.</w:t>
      </w:r>
    </w:p>
    <w:p w14:paraId="1B9F89F7" w14:textId="77777777" w:rsidR="000C7098" w:rsidRDefault="000C7098" w:rsidP="000C7098">
      <w:pPr>
        <w:pStyle w:val="Bibliography"/>
      </w:pPr>
      <w:r>
        <w:t>Stevenson, R. J., M. L. Bothwell, and R. L. Lowe, eds. 1996. Algal Ecology: Freshwater Benthic Ecosystem, Academic Press.</w:t>
      </w:r>
    </w:p>
    <w:p w14:paraId="527C85CC" w14:textId="77777777" w:rsidR="000C7098" w:rsidRDefault="000C7098" w:rsidP="000C7098">
      <w:pPr>
        <w:pStyle w:val="Bibliography"/>
      </w:pPr>
      <w:r>
        <w:t>Stewart, K. W. 2002. Nymphs of North American Stonefly Genera, 2nd edition. The Caddis Press.</w:t>
      </w:r>
    </w:p>
    <w:p w14:paraId="0E25BE60" w14:textId="77777777" w:rsidR="000C7098" w:rsidRDefault="000C7098" w:rsidP="000C7098">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5905257E" w14:textId="77777777" w:rsidR="000C7098" w:rsidRDefault="000C7098" w:rsidP="000C7098">
      <w:pPr>
        <w:pStyle w:val="Bibliography"/>
      </w:pPr>
      <w:proofErr w:type="spellStart"/>
      <w:r>
        <w:t>Tappenbeck</w:t>
      </w:r>
      <w:proofErr w:type="spellEnd"/>
      <w:r>
        <w:t>, T. H., and B. K. Ellis. 2010. Assessment of Groundwater Pollutants and Contaminants in the Shallow Aquifer of the Flathead Valley, Kalispell, Montana: Phase I. FLBS Report 206-10. FLBS Report 206-10 Flathead Basin Commission.</w:t>
      </w:r>
    </w:p>
    <w:p w14:paraId="357C2A97" w14:textId="77777777" w:rsidR="000C7098" w:rsidRDefault="000C7098" w:rsidP="000C7098">
      <w:pPr>
        <w:pStyle w:val="Bibliography"/>
      </w:pPr>
      <w:proofErr w:type="spellStart"/>
      <w:r>
        <w:t>Tappenbeck</w:t>
      </w:r>
      <w:proofErr w:type="spellEnd"/>
      <w:r>
        <w:t>, T. H., and B. K. Ellis. 2011. Assessment of Groundwater Pollutants and Contaminants in the Shallow Aquifer of Flathead Valley, Kalispell, Montana: Phase II. FLCS Report 207-11. FLCS Report 207-11 Flathead Basin Commission.</w:t>
      </w:r>
    </w:p>
    <w:p w14:paraId="777AB832" w14:textId="77777777" w:rsidR="000C7098" w:rsidRDefault="000C7098" w:rsidP="000C7098">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39F95219" w14:textId="77777777" w:rsidR="000C7098" w:rsidRDefault="000C7098" w:rsidP="000C7098">
      <w:pPr>
        <w:pStyle w:val="Bibliography"/>
      </w:pPr>
      <w:proofErr w:type="spellStart"/>
      <w:r>
        <w:lastRenderedPageBreak/>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2CCF4D58" w14:textId="77777777" w:rsidR="000C7098" w:rsidRDefault="000C7098" w:rsidP="000C7098">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27D6EEA7" w14:textId="77777777" w:rsidR="000C7098" w:rsidRDefault="000C7098" w:rsidP="000C7098">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7B8E53A8" w14:textId="77777777" w:rsidR="000C7098" w:rsidRDefault="000C7098" w:rsidP="000C7098">
      <w:pPr>
        <w:pStyle w:val="Bibliography"/>
      </w:pPr>
      <w:proofErr w:type="spellStart"/>
      <w:r>
        <w:t>Vadeboncoeur</w:t>
      </w:r>
      <w:proofErr w:type="spellEnd"/>
      <w:r>
        <w:t xml:space="preserve">, Y., M. V. Moore, S. D. Stewart, and others. 2021. Blue Waters, Green Bottoms: Benthic Filamentous Algal Blooms Are an Emerging Threat to Clear Lakes Worldwide. </w:t>
      </w:r>
      <w:proofErr w:type="spellStart"/>
      <w:r>
        <w:t>BioScience</w:t>
      </w:r>
      <w:proofErr w:type="spellEnd"/>
      <w:r>
        <w:t>. doi:10.1093/</w:t>
      </w:r>
      <w:proofErr w:type="spellStart"/>
      <w:r>
        <w:t>biosci</w:t>
      </w:r>
      <w:proofErr w:type="spellEnd"/>
      <w:r>
        <w:t>/biab049</w:t>
      </w:r>
    </w:p>
    <w:p w14:paraId="1E2C4FD1" w14:textId="77777777" w:rsidR="000C7098" w:rsidRDefault="000C7098" w:rsidP="000C7098">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24FEBB1A" w14:textId="77777777" w:rsidR="000C7098" w:rsidRDefault="000C7098" w:rsidP="000C7098">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5B5C946F" w14:textId="77777777" w:rsidR="000C7098" w:rsidRDefault="000C7098" w:rsidP="000C7098">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09B744D0" w14:textId="77777777" w:rsidR="000C7098" w:rsidRDefault="000C7098" w:rsidP="000C7098">
      <w:pPr>
        <w:pStyle w:val="Bibliography"/>
      </w:pPr>
      <w:r>
        <w:t xml:space="preserve">Withers, P. J., P. Jordan, L. May, H. P. </w:t>
      </w:r>
      <w:proofErr w:type="spellStart"/>
      <w:r>
        <w:t>Jarvie</w:t>
      </w:r>
      <w:proofErr w:type="spellEnd"/>
      <w:r>
        <w:t xml:space="preserve">, and N. E. Deal. 2014. Do septic tank systems pose a hidden threat to water quality? Frontiers in Ecology and the Environment </w:t>
      </w:r>
      <w:r>
        <w:rPr>
          <w:b/>
          <w:bCs/>
        </w:rPr>
        <w:t>12</w:t>
      </w:r>
      <w:r>
        <w:t>: 123–130. doi:10.1890/130131</w:t>
      </w:r>
    </w:p>
    <w:p w14:paraId="56D794E9" w14:textId="77777777" w:rsidR="000C7098" w:rsidRDefault="000C7098" w:rsidP="000C7098">
      <w:pPr>
        <w:pStyle w:val="Bibliography"/>
      </w:pPr>
      <w:r>
        <w:t xml:space="preserve">Xu, S. 2021. </w:t>
      </w:r>
      <w:proofErr w:type="spellStart"/>
      <w:r>
        <w:t>ggstar</w:t>
      </w:r>
      <w:proofErr w:type="spellEnd"/>
      <w:r>
        <w:t>: Multiple Geometric Shape Point Layer for “ggplot</w:t>
      </w:r>
      <w:proofErr w:type="gramStart"/>
      <w:r>
        <w:t>2,.</w:t>
      </w:r>
      <w:proofErr w:type="gramEnd"/>
      <w:r>
        <w:t>”</w:t>
      </w:r>
    </w:p>
    <w:p w14:paraId="27789513" w14:textId="77777777" w:rsidR="000C7098" w:rsidRDefault="000C7098" w:rsidP="000C7098">
      <w:pPr>
        <w:pStyle w:val="Bibliography"/>
      </w:pPr>
      <w:r>
        <w:t xml:space="preserve">Yang, Y.-Y., G. S. Toor, P. C. Wilson, and C. F. Williams. 2016. Septic systems as hot-spots of pollutants in the environment: Fate and mass balance of micropollutants in septic </w:t>
      </w:r>
      <w:proofErr w:type="spellStart"/>
      <w:r>
        <w:lastRenderedPageBreak/>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57FBB8FE" w14:textId="77777777" w:rsidR="000C7098" w:rsidRDefault="000C7098" w:rsidP="000C7098">
      <w:pPr>
        <w:pStyle w:val="Bibliography"/>
      </w:pPr>
      <w:r>
        <w:t xml:space="preserve">Young, R. T. 1935. The Life of Flathead Lake, Montana. Ecological Monographs </w:t>
      </w:r>
      <w:r>
        <w:rPr>
          <w:b/>
          <w:bCs/>
        </w:rPr>
        <w:t>5</w:t>
      </w:r>
      <w:r>
        <w:t>: 1–163. doi:10.2307/1948521</w:t>
      </w:r>
    </w:p>
    <w:p w14:paraId="4DC9B136" w14:textId="3E716816"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0CD4C842"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Tedy</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beginning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67DDF662"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state p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state parks, from which we gather monthly visitor passes sold. Many sampling locations (blue circles) and state parks (green diamonds) were at the same location, and so they may slightly overlap.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4941EAAA"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Figure 2: Temporally scaled inverse distance weighted (TSIDW) population for each sampling location and month. Spatially, TSIDW population tended to be highest in the northeast portion of the lake, near the towns of Bigfork and Wood’s Bay. Temporally, TSIDW population tended to be highest in July. TSIDW population values have been log-transformed so as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12803A46" w:rsidR="00A7754D" w:rsidRDefault="000C7098">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C485483" wp14:editId="30E3F9D2">
            <wp:extent cx="5943600" cy="2773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trient_boxplo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B2A29CE" w14:textId="60E9434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the 15 sampling locations. Many SRP concentrations were below detection limits, resulting in many points being clustered at the lower end of the axis and several points (mostly associated with centralized sites following the </w:t>
      </w:r>
      <w:r w:rsidR="00E627DF">
        <w:rPr>
          <w:rFonts w:ascii="Times New Roman" w:eastAsia="Times New Roman" w:hAnsi="Times New Roman" w:cs="Times New Roman"/>
          <w:sz w:val="24"/>
          <w:szCs w:val="24"/>
        </w:rPr>
        <w:t>tour</w:t>
      </w:r>
      <w:bookmarkStart w:id="0" w:name="_GoBack"/>
      <w:bookmarkEnd w:id="0"/>
      <w:r w:rsidR="00E627DF">
        <w:rPr>
          <w:rFonts w:ascii="Times New Roman" w:eastAsia="Times New Roman" w:hAnsi="Times New Roman" w:cs="Times New Roman"/>
          <w:sz w:val="24"/>
          <w:szCs w:val="24"/>
        </w:rPr>
        <w:t>ism season</w:t>
      </w:r>
      <w:r>
        <w:rPr>
          <w:rFonts w:ascii="Times New Roman" w:eastAsia="Times New Roman" w:hAnsi="Times New Roman" w:cs="Times New Roman"/>
          <w:sz w:val="24"/>
          <w:szCs w:val="24"/>
        </w:rPr>
        <w:t xml:space="preserve">) being </w:t>
      </w:r>
      <w:r w:rsidR="00E911D6">
        <w:rPr>
          <w:rFonts w:ascii="Times New Roman" w:eastAsia="Times New Roman" w:hAnsi="Times New Roman" w:cs="Times New Roman"/>
          <w:sz w:val="24"/>
          <w:szCs w:val="24"/>
        </w:rPr>
        <w:t>clustered</w:t>
      </w:r>
      <w:r>
        <w:rPr>
          <w:rFonts w:ascii="Times New Roman" w:eastAsia="Times New Roman" w:hAnsi="Times New Roman" w:cs="Times New Roman"/>
          <w:sz w:val="24"/>
          <w:szCs w:val="24"/>
        </w:rPr>
        <w:t xml:space="preserve"> together. </w:t>
      </w:r>
      <w:r>
        <w:br w:type="page"/>
      </w:r>
    </w:p>
    <w:p w14:paraId="2B929895" w14:textId="1DE5A39C"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DC25A23" wp14:editId="319F0BF9">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bined_boxplo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F45051" w14:textId="5BABA86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odd- and branched-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 xml:space="preserve">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 was consistent between sites in relation to sewage treatment technique and tourism season. </w:t>
      </w:r>
      <w:r>
        <w:br w:type="page"/>
      </w:r>
    </w:p>
    <w:p w14:paraId="04B9F225"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DF69D51" wp14:editId="28FE1CAC">
            <wp:extent cx="5943600" cy="26035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43600" cy="2603500"/>
                    </a:xfrm>
                    <a:prstGeom prst="rect">
                      <a:avLst/>
                    </a:prstGeom>
                    <a:ln/>
                  </pic:spPr>
                </pic:pic>
              </a:graphicData>
            </a:graphic>
          </wp:inline>
        </w:drawing>
      </w:r>
    </w:p>
    <w:p w14:paraId="6C8B2A30" w14:textId="50A5799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oxplots of algal taxonomic group proportional abundance throughout the course of a summer. Sites with centralized wastewater treatment were generally dominated by </w:t>
      </w:r>
      <w:proofErr w:type="spellStart"/>
      <w:r>
        <w:rPr>
          <w:rFonts w:ascii="Times New Roman" w:eastAsia="Times New Roman" w:hAnsi="Times New Roman" w:cs="Times New Roman"/>
          <w:sz w:val="24"/>
          <w:szCs w:val="24"/>
        </w:rPr>
        <w:t>chlorophyta</w:t>
      </w:r>
      <w:proofErr w:type="spellEnd"/>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77777777" w:rsidR="00A7754D" w:rsidRDefault="003E389B">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79EA9DB" wp14:editId="5CE71950">
            <wp:extent cx="5943600" cy="29718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3D4F349A" w14:textId="0312D59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biplot (A) and boxplots of NMDS axis values when points are grouped by sewage treatment technique (B)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 The NMDS biplot suggested that sites did not separate based on multivariate patterns is algal community composition, but rather sites with centralized wastewater treatment tended to have lower overall cyanobacterial presence. This same pattern was observed in the univariate analysis (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hen considering processes underpinning each NMDS axis, NMDS1 tended to reflect temporal differences in community composition, which were likely brought about from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community succession. NMDS2 seemed more reflective of relative cyanobacteria presence (A). Although sites did not significantly differentiate based on multivariate patterns in community composition, univariate analysis suggested that NMDS2 values were significantly different based on sewage treatment technique (B) but not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w:t>
      </w: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6037D5F0" w:rsidR="006C4C61"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7777777"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00B85BA" wp14:editId="5515D8E1">
            <wp:extent cx="5943600" cy="346710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943600" cy="3467100"/>
                    </a:xfrm>
                    <a:prstGeom prst="rect">
                      <a:avLst/>
                    </a:prstGeom>
                    <a:ln/>
                  </pic:spPr>
                </pic:pic>
              </a:graphicData>
            </a:graphic>
          </wp:inline>
        </w:drawing>
      </w:r>
    </w:p>
    <w:p w14:paraId="0FC19131" w14:textId="6C0BB38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r>
        <w:br w:type="page"/>
      </w:r>
    </w:p>
    <w:p w14:paraId="0FEBCC4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22E254D" wp14:editId="7F59E238">
            <wp:extent cx="5943600" cy="34671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3467100"/>
                    </a:xfrm>
                    <a:prstGeom prst="rect">
                      <a:avLst/>
                    </a:prstGeom>
                    <a:ln/>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6488A16" wp14:editId="17E63EB1">
            <wp:extent cx="5943600" cy="29718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74DBF31F" w14:textId="647CF8A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biplot based on EFA relative abundance (A) and boxplots of NMDS axis values when points are grouped by sewage treatment technique (B)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 The NMDS biplot suggested that sites separated significantly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 PERMANOVA p = 0.01). Post hoc SIMPER analyses suggested 20:5ω3 relative abundance as the most influential EFA in driving point separation. This same pattern was observed in the univariate EFA analysis (Figure </w:t>
      </w:r>
      <w:r w:rsidR="00586DC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hen considering processes underpinning each NMDS axis, NMDS1 tended to reflect temporal differences in EFA composition, which were likely brought about from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nd community succession. For example, chlorophytes usually contain mixtures of 18-Carbon ω-3 EFAs, whereas diatoms tend to contain mixtures of 20-Carbon ω-3 EFAs. NMDS2 seemed more reflective of relative ω-3 and ω-6 abundances (A). Univariate analyses corroborated multivariate interpretations that NMDS2 values were significantly different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 but not sewage treatment technique (B).</w:t>
      </w:r>
    </w:p>
    <w:sectPr w:rsidR="00A7754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272DC"/>
    <w:rsid w:val="00071DF4"/>
    <w:rsid w:val="00087E84"/>
    <w:rsid w:val="0009123B"/>
    <w:rsid w:val="000A78AB"/>
    <w:rsid w:val="000C270C"/>
    <w:rsid w:val="000C7098"/>
    <w:rsid w:val="000D160E"/>
    <w:rsid w:val="000D7950"/>
    <w:rsid w:val="001461B4"/>
    <w:rsid w:val="00150925"/>
    <w:rsid w:val="00184C7E"/>
    <w:rsid w:val="0019162C"/>
    <w:rsid w:val="001F64FC"/>
    <w:rsid w:val="00227E5F"/>
    <w:rsid w:val="00274435"/>
    <w:rsid w:val="0028721C"/>
    <w:rsid w:val="00296A3B"/>
    <w:rsid w:val="002B4E32"/>
    <w:rsid w:val="00306C8D"/>
    <w:rsid w:val="0031372D"/>
    <w:rsid w:val="0037784A"/>
    <w:rsid w:val="00384447"/>
    <w:rsid w:val="003B1E7C"/>
    <w:rsid w:val="003E389B"/>
    <w:rsid w:val="004000FA"/>
    <w:rsid w:val="00403324"/>
    <w:rsid w:val="004D6200"/>
    <w:rsid w:val="0052162D"/>
    <w:rsid w:val="00550036"/>
    <w:rsid w:val="00580D15"/>
    <w:rsid w:val="00586DCB"/>
    <w:rsid w:val="005B58A7"/>
    <w:rsid w:val="006138B6"/>
    <w:rsid w:val="00633C97"/>
    <w:rsid w:val="00656F85"/>
    <w:rsid w:val="00662F0A"/>
    <w:rsid w:val="0067224E"/>
    <w:rsid w:val="00686B69"/>
    <w:rsid w:val="006C4C61"/>
    <w:rsid w:val="00771108"/>
    <w:rsid w:val="00776F6D"/>
    <w:rsid w:val="007969ED"/>
    <w:rsid w:val="007A5B81"/>
    <w:rsid w:val="007C7861"/>
    <w:rsid w:val="007E6DA6"/>
    <w:rsid w:val="008664FC"/>
    <w:rsid w:val="008A3A9A"/>
    <w:rsid w:val="008C593F"/>
    <w:rsid w:val="008E2162"/>
    <w:rsid w:val="00906FEE"/>
    <w:rsid w:val="0099565C"/>
    <w:rsid w:val="009A42D7"/>
    <w:rsid w:val="00A07BC4"/>
    <w:rsid w:val="00A7754D"/>
    <w:rsid w:val="00AD62C2"/>
    <w:rsid w:val="00B2339D"/>
    <w:rsid w:val="00B75E17"/>
    <w:rsid w:val="00C4279C"/>
    <w:rsid w:val="00C711C4"/>
    <w:rsid w:val="00C73FAF"/>
    <w:rsid w:val="00D1100F"/>
    <w:rsid w:val="00D33F0C"/>
    <w:rsid w:val="00D51B96"/>
    <w:rsid w:val="00DB09A0"/>
    <w:rsid w:val="00E02F32"/>
    <w:rsid w:val="00E224A0"/>
    <w:rsid w:val="00E627DF"/>
    <w:rsid w:val="00E911D6"/>
    <w:rsid w:val="00ED7B11"/>
    <w:rsid w:val="00EE47E0"/>
    <w:rsid w:val="00F56A90"/>
    <w:rsid w:val="00F80FE8"/>
    <w:rsid w:val="00F90CCE"/>
    <w:rsid w:val="00FA3EF4"/>
    <w:rsid w:val="00FD24F7"/>
    <w:rsid w:val="00FD7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14</TotalTime>
  <Pages>41</Pages>
  <Words>54629</Words>
  <Characters>311386</Characters>
  <Application>Microsoft Office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yer, Michael Frederick</cp:lastModifiedBy>
  <cp:revision>20</cp:revision>
  <cp:lastPrinted>2021-07-26T23:23:00Z</cp:lastPrinted>
  <dcterms:created xsi:type="dcterms:W3CDTF">2021-07-12T21:54:00Z</dcterms:created>
  <dcterms:modified xsi:type="dcterms:W3CDTF">2021-07-2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f9dALnr"/&gt;&lt;style id="http://www.zotero.org/styles/limnology-and-oceanography" hasBibliography="1" bibliographyStyleHasBeenSet="1"/&gt;&lt;prefs&gt;&lt;pref name="fieldType" value="Field"/&gt;&lt;/prefs&gt;&lt;/data&gt;</vt:lpwstr>
  </property>
</Properties>
</file>